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32E6C" w:rsidRPr="00C02792" w:rsidRDefault="00CD11F5">
      <w:pPr>
        <w:pStyle w:val="Heading1"/>
        <w:spacing w:before="0"/>
      </w:pPr>
      <w:bookmarkStart w:id="0" w:name="_gjdgxs" w:colFirst="0" w:colLast="0"/>
      <w:bookmarkEnd w:id="0"/>
      <w:r w:rsidRPr="00C02792">
        <w:t xml:space="preserve">Title: </w:t>
      </w:r>
      <w:commentRangeStart w:id="1"/>
      <w:r w:rsidRPr="00C02792">
        <w:rPr>
          <w:b w:val="0"/>
        </w:rPr>
        <w:t>Limits</w:t>
      </w:r>
      <w:commentRangeEnd w:id="1"/>
      <w:r w:rsidRPr="00C02792">
        <w:commentReference w:id="1"/>
      </w:r>
      <w:r w:rsidRPr="00C02792">
        <w:rPr>
          <w:b w:val="0"/>
        </w:rPr>
        <w:t xml:space="preserve">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pPr>
        <w:pStyle w:val="Heading1"/>
        <w:spacing w:before="0"/>
      </w:pPr>
      <w:bookmarkStart w:id="2" w:name="_30j0zll" w:colFirst="0" w:colLast="0"/>
      <w:bookmarkEnd w:id="2"/>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3" w:name="_1fob9te" w:colFirst="0" w:colLast="0"/>
      <w:bookmarkEnd w:id="3"/>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9">
        <w:r w:rsidRPr="00C02792">
          <w:rPr>
            <w:color w:val="0563C1"/>
            <w:u w:val="single"/>
          </w:rPr>
          <w:t>jpreimer@alaska.edu</w:t>
        </w:r>
      </w:hyperlink>
    </w:p>
    <w:p w14:paraId="0000000A" w14:textId="77777777" w:rsidR="00A32E6C" w:rsidRPr="00C02792" w:rsidRDefault="00A32E6C">
      <w:pPr>
        <w:pStyle w:val="Heading1"/>
        <w:spacing w:before="0"/>
      </w:pPr>
    </w:p>
    <w:p w14:paraId="0000000B" w14:textId="77777777" w:rsidR="00A32E6C" w:rsidRPr="00C02792" w:rsidRDefault="00CD11F5">
      <w:pPr>
        <w:pStyle w:val="Heading1"/>
        <w:spacing w:before="0"/>
      </w:pPr>
      <w:r w:rsidRPr="00C02792">
        <w:t>Abstract</w:t>
      </w:r>
    </w:p>
    <w:p w14:paraId="0000000C" w14:textId="15FECD54"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w:t>
      </w:r>
      <w:r w:rsidR="00E61BBB">
        <w:t xml:space="preserve">and 27 </w:t>
      </w:r>
      <w:r w:rsidRPr="00C02792">
        <w:t>non-indigenous species (NIS)</w:t>
      </w:r>
      <w:r w:rsidR="00E61BBB">
        <w:t xml:space="preserve">, </w:t>
      </w:r>
      <w:proofErr w:type="spellStart"/>
      <w:r w:rsidR="00E61BBB">
        <w:t>respetively</w:t>
      </w:r>
      <w:proofErr w:type="spellEnd"/>
      <w:r w:rsidRPr="00C02792">
        <w:t xml:space="preserve">. </w:t>
      </w:r>
      <w:r w:rsidR="00E61BBB">
        <w:t>W</w:t>
      </w:r>
      <w:r w:rsidRPr="00C02792">
        <w:t xml:space="preserve">e compared species-specific temperature and salinity thresholds to conditions projected by three regional ocean models during two study periods: recent (2003-2012) and mid-century (2030-2039). In addition, we explored patterns of vessel traffic and connectivity among </w:t>
      </w:r>
      <w:r w:rsidRPr="00C02792">
        <w:lastRenderedPageBreak/>
        <w:t xml:space="preserve">Bering Sea ports and international and regional ports from which NIS may be transported. We found that the southeastern Bering Sea was highly suitable for the year-round survival of </w:t>
      </w:r>
      <w:commentRangeStart w:id="4"/>
      <w:r w:rsidRPr="00C02792">
        <w:t xml:space="preserve">81% NIS </w:t>
      </w:r>
      <w:commentRangeEnd w:id="4"/>
      <w:r w:rsidRPr="00C02792">
        <w:commentReference w:id="4"/>
      </w:r>
      <w:r w:rsidRPr="00C02792">
        <w:t xml:space="preserve">assessed, but that cold water may limit NIS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64377B38"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w:t>
      </w:r>
      <w:r w:rsidR="00E61BBB">
        <w:rPr>
          <w:color w:val="000000"/>
        </w:rPr>
        <w:t xml:space="preserve">the </w:t>
      </w:r>
      <w:r w:rsidR="00CD11F5" w:rsidRPr="00C02792">
        <w:rPr>
          <w:color w:val="000000"/>
        </w:rPr>
        <w:t xml:space="preserve">rapid range expansion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rine ecosystems </w:t>
      </w:r>
      <w:r w:rsidR="00CD11F5" w:rsidRPr="00C02792">
        <w:rPr>
          <w:color w:val="000000"/>
        </w:rPr>
        <w:t>world</w:t>
      </w:r>
      <w:r w:rsidR="00E61BBB">
        <w:rPr>
          <w:color w:val="000000"/>
        </w:rPr>
        <w:t>wide</w:t>
      </w:r>
      <w:r w:rsidR="00CD11F5" w:rsidRPr="00C02792">
        <w:t xml:space="preserve"> </w:t>
      </w:r>
      <w:r w:rsidR="00375D65">
        <w:fldChar w:fldCharType="begin" w:fldLock="1"/>
      </w:r>
      <w:r w:rsidR="00382A81">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manualFormatting":"(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Seebens et al., 2017)</w:t>
      </w:r>
      <w:r w:rsidR="00375D65">
        <w:fldChar w:fldCharType="end"/>
      </w:r>
      <w:r w:rsidR="00CD11F5">
        <w:t xml:space="preserve">, These species are of concern to managers and scientists alike because of their potential to impact native biodiversity, commercial fisheries, and subsistence resources. </w:t>
      </w:r>
      <w:r w:rsidR="00E61BBB">
        <w:t>It is therefore</w:t>
      </w:r>
      <w:r w:rsidR="00CD11F5">
        <w:t xml:space="preserve"> </w:t>
      </w:r>
      <w:r w:rsidR="00E61BBB">
        <w:t>important to</w:t>
      </w:r>
      <w:r w:rsidR="00CD11F5">
        <w:t xml:space="preserve"> understand what factors </w:t>
      </w:r>
      <w:r w:rsidR="00E61BBB">
        <w:t>determine</w:t>
      </w:r>
      <w:r w:rsidR="00CD11F5">
        <w:t xml:space="preserve"> </w:t>
      </w:r>
      <w:r w:rsidR="00E61BBB">
        <w:t xml:space="preserve">invasion </w:t>
      </w:r>
      <w:r w:rsidR="00CD11F5">
        <w:t>success and which areas are mo</w:t>
      </w:r>
      <w:r w:rsidR="003C06FA">
        <w:t>st</w:t>
      </w:r>
      <w:r w:rsidR="00CD11F5">
        <w:t xml:space="preserve"> at-risk </w:t>
      </w:r>
      <w:r w:rsidR="003C06FA">
        <w:t xml:space="preserve">of receiving and supporting NIS </w:t>
      </w:r>
      <w:r w:rsidR="00CD11F5">
        <w:fldChar w:fldCharType="begin" w:fldLock="1"/>
      </w:r>
      <w:r w:rsidR="009B5F75">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 Fofonoff, Carlton, Wonham, &amp; Hines, 2000; Zenni &amp; Nuñez, 2013)"},"properties":{"noteIndex":0},"schema":"https://github.com/citation-style-language/schema/raw/master/csl-citation.json"}</w:instrText>
      </w:r>
      <w:r w:rsidR="00CD11F5">
        <w:fldChar w:fldCharType="separate"/>
      </w:r>
      <w:r w:rsidR="009B5F75" w:rsidRPr="009B5F75">
        <w:rPr>
          <w:noProof/>
        </w:rPr>
        <w:t>(Carlton, 1996; Ruiz, Fofonoff, Carlton, Wonham, &amp; Hines, 2000; Zenni &amp; Nuñez, 2013)</w:t>
      </w:r>
      <w:r w:rsidR="00CD11F5">
        <w:fldChar w:fldCharType="end"/>
      </w:r>
      <w:r w:rsidR="00CD11F5">
        <w:t xml:space="preserve">. </w:t>
      </w:r>
      <w:r w:rsidR="003C06FA">
        <w:t xml:space="preserve">Because </w:t>
      </w:r>
      <w:r w:rsidR="00CD11F5" w:rsidRPr="00C02792">
        <w:t xml:space="preserve">NIS are transported to new regions primarily through vessels </w:t>
      </w:r>
      <w:r w:rsidR="00CD11F5">
        <w:fldChar w:fldCharType="begin" w:fldLock="1"/>
      </w:r>
      <w:r w:rsidR="009B5F75">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 Gamboa, Revenga, &amp; Spalding, 2008; Ruiz, Carlton, Grosholz, &amp; Hines, 1997)"},"properties":{"noteIndex":0},"schema":"https://github.com/citation-style-language/schema/raw/master/csl-citation.json"}</w:instrText>
      </w:r>
      <w:r w:rsidR="00CD11F5">
        <w:fldChar w:fldCharType="separate"/>
      </w:r>
      <w:r w:rsidR="009B5F75" w:rsidRPr="009B5F75">
        <w:rPr>
          <w:noProof/>
        </w:rPr>
        <w:t>(Molnar, Gamboa, Revenga, &amp; Spalding, 2008; Ruiz, Carlton, Grosholz, &amp; Hines, 1997)</w:t>
      </w:r>
      <w:r w:rsidR="00CD11F5">
        <w:fldChar w:fldCharType="end"/>
      </w:r>
      <w:r w:rsidR="00581C21">
        <w:t>,</w:t>
      </w:r>
      <w:r w:rsidR="00CD11F5" w:rsidRPr="00C02792">
        <w:t xml:space="preserve"> ports that receive high levels of vessel traffic are </w:t>
      </w:r>
      <w:r w:rsidR="00382A81">
        <w:t xml:space="preserve">typically </w:t>
      </w:r>
      <w:r w:rsidR="003C06FA">
        <w:t>more vulnerable</w:t>
      </w:r>
      <w:r w:rsidR="00CD11F5" w:rsidRPr="00C02792">
        <w:t xml:space="preserve"> biological </w:t>
      </w:r>
      <w:commentRangeStart w:id="5"/>
      <w:r w:rsidR="00CD11F5" w:rsidRPr="00C02792">
        <w:t>introductions</w:t>
      </w:r>
      <w:commentRangeEnd w:id="5"/>
      <w:r w:rsidR="00581C21">
        <w:rPr>
          <w:rStyle w:val="CommentReference"/>
        </w:rPr>
        <w:commentReference w:id="5"/>
      </w:r>
      <w:r w:rsidR="00CD11F5" w:rsidRPr="00C02792">
        <w:t xml:space="preserve"> </w:t>
      </w:r>
      <w:r>
        <w:fldChar w:fldCharType="begin" w:fldLock="1"/>
      </w:r>
      <w:r w:rsidR="00FA771A">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suffix":", but see Verling et al. 2005","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uris":["http://www.mendeley.com/documents/?uuid=d4081502-8f06-4f5c-a64c-b2ede74fbd21"]}],"mendeley":{"formattedCitation":"(Lord, Calini, &amp; Whitlatch, 2015; H. Seebens, Gastner, &amp; Blasius, 2013, but see Verling et al. 2005)","manualFormatting":"(Seebens, Gastner, &amp; Blasius, 2013; Lord, Calini, &amp; Whitlatch, 2015, but see Verling et al. 2005;)","plainTextFormattedCitation":"(Lord, Calini, &amp; Whitlatch, 2015; H. Seebens, Gastner, &amp; Blasius, 2013, but see Verling et al. 2005)","previouslyFormattedCitation":"(Lord, Calini, &amp; Whitlatch, 2015; H. Seebens, Gastner, &amp; Blasius, 2013, but see Verling et al. 2005)"},"properties":{"noteIndex":0},"schema":"https://github.com/citation-style-language/schema/raw/master/csl-citation.json"}</w:instrText>
      </w:r>
      <w:r>
        <w:fldChar w:fldCharType="separate"/>
      </w:r>
      <w:r w:rsidR="009B5F75" w:rsidRPr="009B5F75">
        <w:rPr>
          <w:noProof/>
        </w:rPr>
        <w:t>(</w:t>
      </w:r>
      <w:r w:rsidR="00382A81" w:rsidRPr="009B5F75">
        <w:rPr>
          <w:noProof/>
        </w:rPr>
        <w:t>Seebens, Gastner, &amp; Blasius, 2013</w:t>
      </w:r>
      <w:r w:rsidR="00382A81">
        <w:rPr>
          <w:noProof/>
        </w:rPr>
        <w:t xml:space="preserve">; </w:t>
      </w:r>
      <w:r w:rsidR="009B5F75" w:rsidRPr="009B5F75">
        <w:rPr>
          <w:noProof/>
        </w:rPr>
        <w:t>Lord, Calini, &amp; Whitlatch, 2015, but see Verling et al. 2005;)</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w:t>
      </w:r>
      <w:r w:rsidR="00382A81">
        <w:t xml:space="preserve">physiological </w:t>
      </w:r>
      <w:r w:rsidR="00CD11F5" w:rsidRPr="00C02792">
        <w:t xml:space="preserve">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A86789">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container-title":"Ecological Applications","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 Jerde, Lodge, Ruiz, &amp; MacIsaac, 2007; Iacarella, Dick, Alexander, &amp; Ricciardi, 2015)"},"properties":{"noteIndex":0},"schema":"https://github.com/citation-style-language/schema/raw/master/csl-citation.json"}</w:instrText>
      </w:r>
      <w:r w:rsidR="005205C3">
        <w:fldChar w:fldCharType="separate"/>
      </w:r>
      <w:r w:rsidR="009B5F75" w:rsidRPr="009B5F75">
        <w:rPr>
          <w:noProof/>
        </w:rPr>
        <w:t>(Herborg, Jerde, Lodge, Ruiz, &amp; MacIsaac, 2007; Iacarella, Dick, Alexander, &amp; Ricciardi, 2015)</w:t>
      </w:r>
      <w:r w:rsidR="005205C3">
        <w:fldChar w:fldCharType="end"/>
      </w:r>
      <w:r w:rsidR="00FA771A">
        <w:t xml:space="preserve">, which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CD11F5" w:rsidRPr="00C02792">
        <w:t xml:space="preserve">. </w:t>
      </w:r>
    </w:p>
    <w:p w14:paraId="00000014" w14:textId="3543D3CB" w:rsidR="00A32E6C" w:rsidRPr="00A20CC0" w:rsidRDefault="00CD11F5" w:rsidP="00A20CC0">
      <w:pPr>
        <w:ind w:firstLine="720"/>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c</w:t>
      </w:r>
      <w:r w:rsidR="00BF53D0">
        <w:t xml:space="preserve"> </w:t>
      </w:r>
      <w:r w:rsidR="00DE4FE4">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 Steves, Fofonoff, Hines, &amp; Ruiz, 2011; Ruiz &amp; Hewitt, 2009)"},"properties":{"noteIndex":0},"schema":"https://github.com/citation-style-language/schema/raw/master/csl-citation.json"}</w:instrText>
      </w:r>
      <w:r w:rsidR="00DE4FE4">
        <w:fldChar w:fldCharType="separate"/>
      </w:r>
      <w:r w:rsidR="009B5F75" w:rsidRPr="009B5F75">
        <w:rPr>
          <w:noProof/>
        </w:rPr>
        <w:t>(de Rivera, Steves, Fofonoff, Hines, &amp; Ruiz, 2011; Ruiz &amp; Hewitt, 2009)</w:t>
      </w:r>
      <w:r w:rsidR="00DE4FE4">
        <w:fldChar w:fldCharType="end"/>
      </w:r>
      <w:r w:rsidR="00BF53D0">
        <w:t xml:space="preserve">. </w:t>
      </w:r>
      <w:r w:rsidR="00FA771A">
        <w:t>Although v</w:t>
      </w:r>
      <w:r w:rsidR="00BF53D0">
        <w:t xml:space="preserve">essel traffic is lower in Arctic </w:t>
      </w:r>
      <w:r w:rsidR="00B44521">
        <w:t>systems</w:t>
      </w:r>
      <w:r w:rsidR="00BF53D0">
        <w:t xml:space="preserve"> than elsewhere </w:t>
      </w:r>
      <w:r w:rsidR="00BF53D0">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 Piorkowski, &amp; Ruiz, 2006; Ruiz &amp; Hewitt, 2009)"},"properties":{"noteIndex":0},"schema":"https://github.com/citation-style-language/schema/raw/master/csl-citation.json"}</w:instrText>
      </w:r>
      <w:r w:rsidR="00BF53D0">
        <w:fldChar w:fldCharType="separate"/>
      </w:r>
      <w:r w:rsidR="009B5F75" w:rsidRPr="009B5F75">
        <w:rPr>
          <w:noProof/>
        </w:rPr>
        <w:t>(McGee, Piorkowski, &amp; Ruiz, 2006; Ruiz &amp; Hewitt, 2009)</w:t>
      </w:r>
      <w:r w:rsidR="00BF53D0">
        <w:fldChar w:fldCharType="end"/>
      </w:r>
      <w:r w:rsidR="00BF53D0">
        <w:t xml:space="preserve">, </w:t>
      </w:r>
      <w:r w:rsidRPr="00C02792">
        <w:t xml:space="preserve">NIS are </w:t>
      </w:r>
      <w:r w:rsidR="00BF53D0">
        <w:t xml:space="preserve">nevertheless </w:t>
      </w:r>
      <w:r w:rsidRPr="00C02792">
        <w:t xml:space="preserve">being transported from temperate to Arctic </w:t>
      </w:r>
      <w:r w:rsidR="00B44521">
        <w:t>systems</w:t>
      </w:r>
      <w:r w:rsidR="00BF53D0">
        <w:t xml:space="preserve"> via biofouling</w:t>
      </w:r>
      <w:r w:rsidR="00FA771A">
        <w:t xml:space="preserve"> and ballast </w:t>
      </w:r>
      <w:r w:rsidR="00FA771A">
        <w:lastRenderedPageBreak/>
        <w:t>water</w:t>
      </w:r>
      <w:r w:rsidR="00BF53D0">
        <w:t>, and are</w:t>
      </w:r>
      <w:r w:rsidR="00BF53D0" w:rsidRPr="00C02792">
        <w:t xml:space="preserve"> surviving the voyage </w:t>
      </w:r>
      <w:r w:rsidR="00BF53D0">
        <w:fldChar w:fldCharType="begin" w:fldLock="1"/>
      </w:r>
      <w:r w:rsidR="009B5F75">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 Briski, Bailey, &amp; MacIsaac, 2014; Chan, MacIsaac, &amp; Bailey, 2016; Ware et al., 2016)"},"properties":{"noteIndex":0},"schema":"https://github.com/citation-style-language/schema/raw/master/csl-citation.json"}</w:instrText>
      </w:r>
      <w:r w:rsidR="00BF53D0">
        <w:fldChar w:fldCharType="separate"/>
      </w:r>
      <w:r w:rsidR="009B5F75" w:rsidRPr="009B5F75">
        <w:rPr>
          <w:noProof/>
        </w:rPr>
        <w:t>(Chan, Briski, Bailey, &amp; MacIsaac, 2014; Chan, MacIsaac, &amp; Bailey, 2016; Ware et al., 2016)</w:t>
      </w:r>
      <w:r w:rsidR="00BF53D0">
        <w:fldChar w:fldCharType="end"/>
      </w:r>
      <w:r w:rsidR="00BF53D0" w:rsidRPr="00C02792">
        <w:t xml:space="preserve">. </w:t>
      </w:r>
      <w:r w:rsidR="00FA771A">
        <w:t>Modeling studies suggest that t</w:t>
      </w:r>
      <w:r w:rsidR="00B44521">
        <w:t>emperature and salinity conditions</w:t>
      </w:r>
      <w:r w:rsidR="00463186">
        <w:t xml:space="preserve"> </w:t>
      </w:r>
      <w:r w:rsidR="00FA771A">
        <w:t xml:space="preserve">in Arctic systems </w:t>
      </w:r>
      <w:r w:rsidR="00463186">
        <w:t>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xml:space="preserve">. </w:t>
      </w:r>
      <w:r w:rsidR="00A20CC0">
        <w:t>Moreover,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ocean</w:t>
      </w:r>
      <w:r w:rsidR="00FA771A">
        <w:rPr>
          <w:lang w:val="en-CA"/>
        </w:rPr>
        <w:t>s</w:t>
      </w:r>
      <w:r w:rsidR="00463186">
        <w:rPr>
          <w:lang w:val="en-CA"/>
        </w:rPr>
        <w:t xml:space="preserve"> respond to climate chang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r w:rsidR="00FA771A">
        <w:rPr>
          <w:lang w:val="en-CA"/>
        </w:rPr>
        <w:t xml:space="preserve">In fact, Arctic systems </w:t>
      </w:r>
      <w:r w:rsidR="00A20CC0">
        <w:rPr>
          <w:lang w:val="en-CA"/>
        </w:rPr>
        <w:t xml:space="preserve">are </w:t>
      </w:r>
      <w:r w:rsidR="00FA771A">
        <w:rPr>
          <w:lang w:val="en-CA"/>
        </w:rPr>
        <w:t>already experienc</w:t>
      </w:r>
      <w:r w:rsidR="00A20CC0">
        <w:rPr>
          <w:lang w:val="en-CA"/>
        </w:rPr>
        <w:t>ing</w:t>
      </w:r>
      <w:r w:rsidR="00FA771A">
        <w:rPr>
          <w:lang w:val="en-CA"/>
        </w:rPr>
        <w:t xml:space="preserve"> rapid oceanographic and ecological changes as a result of climate change </w:t>
      </w:r>
      <w:r w:rsidR="00FA771A">
        <w:rPr>
          <w:lang w:val="en-CA"/>
        </w:rPr>
        <w:fldChar w:fldCharType="begin" w:fldLock="1"/>
      </w:r>
      <w:r w:rsidR="00A20CC0">
        <w:rPr>
          <w:lang w:val="en-CA"/>
        </w:rPr>
        <w:instrText>ADDIN CSL_CITATION {"citationItems":[{"id":"ITEM-1","itemData":{"DOI":"10.1146/annurev-marine-120710-100926","ISBN":"1941-1405 978-0-8243-4504-4","ISSN":"1941-1405","PMID":"22457969","abstract":"Recent changes in the timing of sea ice formation and retreat, along with increasing seawater temperatures, are driving shifts in marine species composition that may signal marine ecosystem reorganization in the Pacific Arctic sector. Interannual variability in seasonal sea ice retreat in the northern Bering Sea has been observed over the past decade; north of the Bering Strait, the Chukchi Sea ecosystem has had consistent earlier spring sea ice retreat and later fall sea ice formation. The latitudinal gradient in sea ice persistence, water column chlorophyll, and carbon export to the sediments has a direct impact on ecosystem structure in this Arctic/sub-Arctic complex. Large-scale decadal patterns in the benthic biological system are driven by sea ice extent, hydrographic forcing, and export production that influences benthic processes. Shifts in species composition and northward faunal range expansions indicate a changing system. The shifting patterns of life and change in key biological processes have the potential for a system-wide reorganization of the marine ecosystem.","author":[{"dropping-particle":"","family":"Grebmeier","given":"Jacqueline M.","non-dropping-particle":"","parse-names":false,"suffix":""}],"container-title":"Annual Review of Marine Science","id":"ITEM-1","issue":"1","issued":{"date-parts":[["2012"]]},"page":"63-78","title":"Shifting patterns of life in the Pacific Arctic and sub-Arctic seas","type":"article-journal","volume":"4"},"prefix":"e.g. ","uris":["http://www.mendeley.com/documents/?uuid=eba0bc48-c00a-43be-997e-6c2f02052edb"]}],"mendeley":{"formattedCitation":"(e.g. Grebmeier, 2012)","plainTextFormattedCitation":"(e.g. Grebmeier, 2012)","previouslyFormattedCitation":"(e.g. Grebmeier, 2012)"},"properties":{"noteIndex":0},"schema":"https://github.com/citation-style-language/schema/raw/master/csl-citation.json"}</w:instrText>
      </w:r>
      <w:r w:rsidR="00FA771A">
        <w:rPr>
          <w:lang w:val="en-CA"/>
        </w:rPr>
        <w:fldChar w:fldCharType="separate"/>
      </w:r>
      <w:r w:rsidR="00FA771A" w:rsidRPr="00FA771A">
        <w:rPr>
          <w:noProof/>
          <w:lang w:val="en-CA"/>
        </w:rPr>
        <w:t>(e.g. Grebmeier, 2012)</w:t>
      </w:r>
      <w:r w:rsidR="00FA771A">
        <w:rPr>
          <w:lang w:val="en-CA"/>
        </w:rPr>
        <w:fldChar w:fldCharType="end"/>
      </w:r>
      <w:r w:rsidR="00FA771A">
        <w:rPr>
          <w:lang w:val="en-CA"/>
        </w:rPr>
        <w:t xml:space="preserve">. </w:t>
      </w:r>
      <w:r w:rsidR="00F84F66">
        <w:t>W</w:t>
      </w:r>
      <w:r w:rsidR="00F84F66" w:rsidRPr="00C02792">
        <w:t xml:space="preserve">arming </w:t>
      </w:r>
      <w:r w:rsidR="00F84F66">
        <w:t>water</w:t>
      </w:r>
      <w:r w:rsidR="00F84F66" w:rsidRPr="00C02792">
        <w:t xml:space="preserve"> temperatures</w:t>
      </w:r>
      <w:r w:rsidR="00F84F66">
        <w:t xml:space="preserve"> </w:t>
      </w:r>
      <w:r w:rsidR="00F84F66" w:rsidRPr="00C02792">
        <w:t>have</w:t>
      </w:r>
      <w:r w:rsidR="00FA771A">
        <w:t xml:space="preserve"> </w:t>
      </w:r>
      <w:r w:rsidR="00F84F66" w:rsidRPr="00C02792">
        <w:t>facilitated r</w:t>
      </w:r>
      <w:r w:rsidR="00F84F66">
        <w:t>ecent r</w:t>
      </w:r>
      <w:r w:rsidR="00F84F66" w:rsidRPr="00C02792">
        <w:t xml:space="preserve">ange expansions </w:t>
      </w:r>
      <w:r w:rsidR="00A20CC0">
        <w:t xml:space="preserve">of NIS </w:t>
      </w:r>
      <w:r w:rsidR="00FA771A">
        <w:t xml:space="preserve">in the North Atlantic </w:t>
      </w:r>
      <w:r w:rsidR="00F84F66">
        <w:fldChar w:fldCharType="begin" w:fldLock="1"/>
      </w:r>
      <w:r w:rsidR="00A86789">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A86789">
        <w:rPr>
          <w:rFonts w:hint="eastAsia"/>
        </w:rPr>
        <w:instrText></w:instrText>
      </w:r>
      <w:r w:rsidR="00A86789">
        <w:instrText xml:space="preserve">1.2 to </w:instrText>
      </w:r>
      <w:r w:rsidR="00A86789">
        <w:rPr>
          <w:rFonts w:hint="eastAsia"/>
        </w:rPr>
        <w:instrText></w:instrText>
      </w:r>
      <w:r w:rsidR="00A86789">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07/s10530-008-9273-7","ISBN":"1387-3547","ISSN":"13873547","abstract":"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author":[{"dropping-particle":"","family":"Alvsvåg","given":"J.","non-dropping-particle":"","parse-names":false,"suffix":""},{"dropping-particle":"","family":"Agnalt","given":"A. L.","non-dropping-particle":"","parse-names":false,"suffix":""},{"dropping-particle":"","family":"Jørstad","given":"K. E.","non-dropping-particle":"","parse-names":false,"suffix":""}],"container-title":"Biological Invasions","id":"ITEM-2","issue":"3","issued":{"date-parts":[["2009"]]},"page":"587-595","title":"Evidence for a permanent establishment of the snow crab (Chionoecetes opilio) in the Barents Sea","type":"article-journal","volume":"11"},"uris":["http://www.mendeley.com/documents/?uuid=3c4b887c-ac63-498c-80e2-7804b672edfe"]},{"id":"ITEM-3","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3","issue":"7","issued":{"date-parts":[["2015"]]},"page":"673-677","title":"Recent warming leads to a rapid borealization of fish communities in the Arctic","type":"article-journal","volume":"5"},"uris":["http://www.mendeley.com/documents/?uuid=d92381f9-f0ac-402a-b908-c88b3a91defb"]}],"mendeley":{"formattedCitation":"(Alvsvåg, Agnalt, &amp; Jørstad, 2009; Fossheim et al., 2015; Reid et al., 2007)","plainTextFormattedCitation":"(Alvsvåg, Agnalt, &amp; Jørstad, 2009; Fossheim et al., 2015; Reid et al., 2007)","previouslyFormattedCitation":"(Alvsvåg, Agnalt, &amp; Jørstad, 2009; Fossheim et al., 2015; Reid et al., 2007)"},"properties":{"noteIndex":0},"schema":"https://github.com/citation-style-language/schema/raw/master/csl-citation.json"}</w:instrText>
      </w:r>
      <w:r w:rsidR="00F84F66">
        <w:fldChar w:fldCharType="separate"/>
      </w:r>
      <w:r w:rsidR="00A20CC0" w:rsidRPr="00A20CC0">
        <w:rPr>
          <w:noProof/>
        </w:rPr>
        <w:t>(Alvsvåg, Agnalt, &amp; Jørstad, 2009; Fossheim et al., 2015; Reid et al., 2007)</w:t>
      </w:r>
      <w:r w:rsidR="00F84F66">
        <w:fldChar w:fldCharType="end"/>
      </w:r>
      <w:r w:rsidR="00A20CC0">
        <w:t xml:space="preserve"> and </w:t>
      </w:r>
      <w:r w:rsidR="0080030E">
        <w:t>r</w:t>
      </w:r>
      <w:r w:rsidRPr="00C02792">
        <w:t>educ</w:t>
      </w:r>
      <w:r w:rsidR="0080030E">
        <w:t>ed</w:t>
      </w:r>
      <w:r w:rsidRPr="00C02792">
        <w:t xml:space="preserve"> sea ice ha</w:t>
      </w:r>
      <w:r w:rsidR="00A20CC0">
        <w:t>s</w:t>
      </w:r>
      <w:r w:rsidR="00F84F66">
        <w:t xml:space="preserve"> allowed for</w:t>
      </w:r>
      <w:r w:rsidRPr="00C02792">
        <w:t xml:space="preserve"> increase</w:t>
      </w:r>
      <w:r w:rsidR="00F84F66">
        <w:t>d</w:t>
      </w:r>
      <w:r w:rsidRPr="00C02792">
        <w:t xml:space="preserve"> vessel traffic</w:t>
      </w:r>
      <w:r w:rsidR="00F84F66">
        <w:t xml:space="preserve"> </w:t>
      </w:r>
      <w:r w:rsidR="0080030E">
        <w:fldChar w:fldCharType="begin" w:fldLock="1"/>
      </w:r>
      <w:r w:rsidR="00A20CC0">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manualFormatting":"(Eguíluz, Fernández-Gracia, Irigoien, &amp; Duarte, 2016; Miller &amp; Ruiz, 2014)","plainTextFormattedCitation":"(Eguíluz, Fernández-Gracia, Irigoien, &amp; Duarte, 2016; A. W. Miller &amp; Ruiz, 2014)","previouslyFormattedCitation":"(Eguíluz, Fernández-Gracia, Irigoien, &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Miller &amp; Ruiz, 2014)</w:t>
      </w:r>
      <w:r w:rsidR="0080030E">
        <w:fldChar w:fldCharType="end"/>
      </w:r>
      <w:r w:rsidR="00F84F66">
        <w:t xml:space="preserve">. </w:t>
      </w:r>
      <w:r w:rsidR="002F6B4D">
        <w:t>T</w:t>
      </w:r>
      <w:commentRangeStart w:id="6"/>
      <w:r w:rsidR="00A20CC0">
        <w:t>he current lo</w:t>
      </w:r>
      <w:r w:rsidR="002F6B4D">
        <w:t>w</w:t>
      </w:r>
      <w:r w:rsidR="00A20CC0">
        <w:t xml:space="preserve"> number of NIS reported from Arctic systems </w:t>
      </w:r>
      <w:r w:rsidR="002F6B4D">
        <w:t xml:space="preserve">might no longer hold </w:t>
      </w:r>
      <w:commentRangeEnd w:id="6"/>
      <w:r w:rsidR="002F6B4D">
        <w:rPr>
          <w:rStyle w:val="CommentReference"/>
        </w:rPr>
        <w:commentReference w:id="6"/>
      </w:r>
      <w:r w:rsidR="002F6B4D">
        <w:t xml:space="preserve">as conditions increase the </w:t>
      </w:r>
      <w:r w:rsidRPr="00C02792">
        <w:t xml:space="preserve">number and diversity of </w:t>
      </w:r>
      <w:r w:rsidR="00F84F66">
        <w:t>NIS</w:t>
      </w:r>
      <w:r w:rsidRPr="00C02792">
        <w:t xml:space="preserve"> </w:t>
      </w:r>
      <w:r w:rsidR="002F6B4D">
        <w:t>being transported and capable of surviving</w:t>
      </w:r>
      <w:r w:rsidRPr="00C02792">
        <w:t>.</w:t>
      </w:r>
      <w:r w:rsidR="00F84F66">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predicted that survival and establishment of NIS would be limited under current conditions. Given projections for increased sea temperatures and receding sea ice, we predicted that ocean conditions would become more suitable by mid-century, which would be reflected in an increase </w:t>
      </w:r>
      <w:r w:rsidRPr="00C02792">
        <w:lastRenderedPageBreak/>
        <w:t xml:space="preserve">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7" w:name="_3znysh7" w:colFirst="0" w:colLast="0"/>
      <w:bookmarkEnd w:id="7"/>
      <w:r w:rsidRPr="00C02792">
        <w:t xml:space="preserve">Study area </w:t>
      </w:r>
    </w:p>
    <w:p w14:paraId="63C0A706" w14:textId="294F7272" w:rsidR="00BE66E8" w:rsidRDefault="00CD11F5" w:rsidP="00972BB1">
      <w:pPr>
        <w:ind w:firstLine="720"/>
      </w:pPr>
      <w:bookmarkStart w:id="8" w:name="_2et92p0" w:colFirst="0" w:colLast="0"/>
      <w:bookmarkEnd w:id="8"/>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4 degrees of latitude</w:t>
      </w:r>
      <w:r w:rsidR="005D0E95">
        <w:t xml:space="preserve"> (</w:t>
      </w:r>
      <w:commentRangeStart w:id="9"/>
      <w:r w:rsidR="005D0E95">
        <w:t>52</w:t>
      </w:r>
      <w:r w:rsidR="005D0E95" w:rsidRPr="00972BB1">
        <w:rPr>
          <w:lang w:val="en-CA"/>
        </w:rPr>
        <w:t>°</w:t>
      </w:r>
      <w:r w:rsidR="005D0E95">
        <w:t>N to 65</w:t>
      </w:r>
      <w:r w:rsidR="005D0E95" w:rsidRPr="00972BB1">
        <w:rPr>
          <w:lang w:val="en-CA"/>
        </w:rPr>
        <w:t>°</w:t>
      </w:r>
      <w:r w:rsidR="005D0E95">
        <w:t>N</w:t>
      </w:r>
      <w:commentRangeEnd w:id="9"/>
      <w:r w:rsidR="005D0E95">
        <w:rPr>
          <w:rStyle w:val="CommentReference"/>
        </w:rPr>
        <w:commentReference w:id="9"/>
      </w:r>
      <w:r w:rsidR="005D0E95">
        <w:t>),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0A1D7F">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plainTextFormattedCitation":"(Phyllis J. Stabeno, Schumacher, &amp; Ohtani, 1999)","previouslyFormattedCitation":"(Phyllis J. Stabeno, Schumacher, &amp; Ohtani, 1999)"},"properties":{"noteIndex":0},"schema":"https://github.com/citation-style-language/schema/raw/master/csl-citation.json"}</w:instrText>
      </w:r>
      <w:r w:rsidR="005D0E95">
        <w:fldChar w:fldCharType="separate"/>
      </w:r>
      <w:r w:rsidR="000A1D7F" w:rsidRPr="000A1D7F">
        <w:rPr>
          <w:noProof/>
        </w:rPr>
        <w:t>(Phyllis J. 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0A1D7F">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 Cooper, Feder, &amp; Sirenko, 2006)"},"properties":{"noteIndex":0},"schema":"https://github.com/citation-style-language/schema/raw/master/csl-citation.json"}</w:instrText>
      </w:r>
      <w:r w:rsidR="00BE66E8">
        <w:fldChar w:fldCharType="separate"/>
      </w:r>
      <w:r w:rsidR="000A1D7F" w:rsidRPr="000A1D7F">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10"/>
      <w:r w:rsidRPr="00C02792">
        <w:t xml:space="preserve">fishing industry </w:t>
      </w:r>
      <w:commentRangeEnd w:id="10"/>
      <w:r w:rsidR="00BE66E8">
        <w:rPr>
          <w:rStyle w:val="CommentReference"/>
        </w:rPr>
        <w:commentReference w:id="10"/>
      </w:r>
      <w:r w:rsidR="00BE66E8">
        <w:fldChar w:fldCharType="begin" w:fldLock="1"/>
      </w:r>
      <w:r w:rsidR="000F7D47">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manualFormatting":"(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Pr="00C02792">
        <w:t xml:space="preserve">. </w:t>
      </w:r>
    </w:p>
    <w:p w14:paraId="00000018" w14:textId="13E70AF3"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 Ruiz, Steves, Simkanin, &amp; Carlton, 2018)"},"properties":{"noteIndex":0},"schema":"https://github.com/citation-style-language/schema/raw/master/csl-citation.json"}</w:instrText>
      </w:r>
      <w:r w:rsidR="00BE66E8">
        <w:fldChar w:fldCharType="separate"/>
      </w:r>
      <w:r w:rsidRPr="009B5F75">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in the 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 Riedlecker, &amp; Ruiz, 2008)"},"properties":{"noteIndex":0},"schema":"https://github.com/citation-style-language/schema/raw/master/csl-citation.json"}</w:instrText>
      </w:r>
      <w:r>
        <w:fldChar w:fldCharType="separate"/>
      </w:r>
      <w:r w:rsidRPr="009B5F75">
        <w:rPr>
          <w:noProof/>
        </w:rPr>
        <w:t>(Ashton, Riedlecker, &amp; Ruiz, 2008)</w:t>
      </w:r>
      <w:r>
        <w:fldChar w:fldCharType="end"/>
      </w:r>
      <w:r w:rsidR="00CD11F5" w:rsidRPr="00C02792">
        <w:t>.</w:t>
      </w:r>
    </w:p>
    <w:p w14:paraId="0000001A" w14:textId="77777777" w:rsidR="00A32E6C" w:rsidRPr="00C02792" w:rsidRDefault="00CD11F5">
      <w:pPr>
        <w:pStyle w:val="Heading2"/>
      </w:pPr>
      <w:r w:rsidRPr="00C02792">
        <w:lastRenderedPageBreak/>
        <w:t>Modeling suitable conditions</w:t>
      </w:r>
    </w:p>
    <w:p w14:paraId="0000001B" w14:textId="41E8D4EC"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by comparing regional ocean models to </w:t>
      </w:r>
      <w:r w:rsidR="008E7383">
        <w:rPr>
          <w:color w:val="000000"/>
        </w:rPr>
        <w:t xml:space="preserve">taxon-specific </w:t>
      </w:r>
      <w:r w:rsidR="0064684C">
        <w:rPr>
          <w:color w:val="000000"/>
        </w:rPr>
        <w:t xml:space="preserve">physiological </w:t>
      </w:r>
      <w:r w:rsidR="008E7383">
        <w:rPr>
          <w:color w:val="000000"/>
        </w:rPr>
        <w:t>threshold</w:t>
      </w:r>
      <w:r w:rsidR="0064684C">
        <w:rPr>
          <w:color w:val="000000"/>
        </w:rPr>
        <w:t xml:space="preserve">. </w:t>
      </w:r>
      <w:r w:rsidR="008E7383">
        <w:t>“S</w:t>
      </w:r>
      <w:r w:rsidR="0064684C" w:rsidRPr="00C02792">
        <w:t>uitable conditions”</w:t>
      </w:r>
      <w:r w:rsidR="008E7383">
        <w:t xml:space="preserve"> were defined</w:t>
      </w:r>
      <w:r w:rsidR="0064684C" w:rsidRPr="00C02792">
        <w:t xml:space="preserve">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temperature and salinity thresholds were available for 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019F075A" w14:textId="5B2D9F17" w:rsidR="008E7383" w:rsidRDefault="008E7383" w:rsidP="008E7383">
      <w:pPr>
        <w:ind w:firstLine="720"/>
      </w:pPr>
      <w:r>
        <w:t xml:space="preserve">We compiled a list of NIS that could feasibly be transported to and survive in the Bering Sea. </w:t>
      </w:r>
      <w:r w:rsidRPr="00C02792">
        <w:t xml:space="preserve">We </w:t>
      </w:r>
      <w:r>
        <w:t>began by downloading o</w:t>
      </w:r>
      <w:r w:rsidRPr="00C02792">
        <w:t xml:space="preserve">ccurrence records from the National Exotic Marine and Estuarine Species Information System (NEMESIS; </w:t>
      </w:r>
      <w:proofErr w:type="spellStart"/>
      <w:r w:rsidRPr="00C02792">
        <w:t>Fofonoff</w:t>
      </w:r>
      <w:proofErr w:type="spellEnd"/>
      <w:r w:rsidRPr="00C02792">
        <w:t xml:space="preserve"> et al.</w:t>
      </w:r>
      <w:r>
        <w:t>,</w:t>
      </w:r>
      <w:r w:rsidRPr="00C02792">
        <w:t xml:space="preserve"> 2018) and the Nonindigenous Aquatic Species Database </w:t>
      </w:r>
      <w:r>
        <w:fldChar w:fldCharType="begin" w:fldLock="1"/>
      </w:r>
      <w:r>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fldChar w:fldCharType="separate"/>
      </w:r>
      <w:r w:rsidRPr="009B5F75">
        <w:rPr>
          <w:noProof/>
        </w:rPr>
        <w:t>(Fuller &amp; Benson, 2013)</w:t>
      </w:r>
      <w:r>
        <w:fldChar w:fldCharType="end"/>
      </w:r>
      <w:r w:rsidRPr="00C02792">
        <w:t xml:space="preserve">. </w:t>
      </w:r>
      <w:r>
        <w:t>From there, we considered only taxa with</w:t>
      </w:r>
      <w:r w:rsidRPr="00C02792">
        <w:t xml:space="preserve"> occurrence records </w:t>
      </w:r>
      <w:r>
        <w:t xml:space="preserve">within three marine ecoregions of the </w:t>
      </w:r>
      <w:r w:rsidRPr="00C02792">
        <w:t>Bering Sea</w:t>
      </w:r>
      <w:r>
        <w:t xml:space="preserve"> </w:t>
      </w:r>
      <w:r>
        <w:fldChar w:fldCharType="begin" w:fldLock="1"/>
      </w:r>
      <w:r>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The geographic area we considered extended from the Bering Sea south to</w:t>
      </w:r>
      <w:r w:rsidRPr="00C02792">
        <w:t xml:space="preserve"> </w:t>
      </w:r>
      <w:r>
        <w:t xml:space="preserve">the Washington-Oregon border in the east Pacific and </w:t>
      </w:r>
      <w:r w:rsidRPr="00C02792">
        <w:t xml:space="preserve">the Sea of Japan </w:t>
      </w:r>
      <w:r>
        <w:t>in</w:t>
      </w:r>
      <w:r w:rsidRPr="00C02792">
        <w:t xml:space="preserve"> the </w:t>
      </w:r>
      <w:r w:rsidRPr="005D0E95">
        <w:t>west.</w:t>
      </w:r>
      <w:r w:rsidRPr="00C02792">
        <w:t xml:space="preserve"> </w:t>
      </w:r>
      <w:commentRangeStart w:id="11"/>
      <w:r>
        <w:t>Beginning with this list</w:t>
      </w:r>
      <w:commentRangeEnd w:id="11"/>
      <w:r>
        <w:rPr>
          <w:rStyle w:val="CommentReference"/>
        </w:rPr>
        <w:commentReference w:id="11"/>
      </w:r>
      <w:r>
        <w:t xml:space="preserve">, we searched through </w:t>
      </w:r>
      <w:r w:rsidRPr="00C02792">
        <w:t xml:space="preserve">peer-reviewed publications, reports, and electronic databases </w:t>
      </w:r>
      <w:r>
        <w:t>to find</w:t>
      </w:r>
      <w:r w:rsidR="00CD11F5" w:rsidRPr="00C02792">
        <w:t xml:space="preserve"> taxa-specific temperature (T) and salinity (S) </w:t>
      </w:r>
      <w:r>
        <w:t xml:space="preserve">thresholds for </w:t>
      </w:r>
      <w:r w:rsidR="00CD11F5" w:rsidRPr="00C02792">
        <w:t>survival</w:t>
      </w:r>
      <w:r>
        <w:t xml:space="preserve"> and reproduction</w:t>
      </w:r>
      <w:r w:rsidR="00CD11F5" w:rsidRPr="00826C20">
        <w:t>.</w:t>
      </w:r>
      <w:r w:rsidR="00CD11F5" w:rsidRPr="00C02792">
        <w:t xml:space="preserve"> </w:t>
      </w:r>
      <w:r w:rsidR="00224979" w:rsidRPr="00C02792">
        <w:t xml:space="preserve">We prioritized T-S thresholds </w:t>
      </w:r>
      <w:r w:rsidR="00224979">
        <w:t xml:space="preserve">obtained </w:t>
      </w:r>
      <w:r w:rsidR="00224979" w:rsidRPr="00C02792">
        <w:t xml:space="preserve">from experimental studies but </w:t>
      </w:r>
      <w:r w:rsidR="00224979">
        <w:t xml:space="preserve">in their absence, we </w:t>
      </w:r>
      <w:r w:rsidR="00224979" w:rsidRPr="00C02792">
        <w:t xml:space="preserve">used thresholds inferred from geographic distributions. </w:t>
      </w:r>
      <w:r w:rsidRPr="00C02792">
        <w:t xml:space="preserve">We defined survival thresholds as the broadest </w:t>
      </w:r>
      <w:r>
        <w:t xml:space="preserve">T-S </w:t>
      </w:r>
      <w:r w:rsidRPr="00C02792">
        <w:t>range a given taxon can tolerate</w:t>
      </w:r>
      <w:r>
        <w:t xml:space="preserve"> before exhibiting deleterious effects</w:t>
      </w:r>
      <w:r w:rsidRPr="00C02792">
        <w:t xml:space="preserve">. Survival thresholds therefore </w:t>
      </w:r>
      <w:r>
        <w:t>represent</w:t>
      </w:r>
      <w:r w:rsidRPr="00C02792">
        <w:t xml:space="preserve"> the absolute minimum and maximum values reported for that taxon, irrespective of life stage and </w:t>
      </w:r>
      <w:r w:rsidRPr="00C02792">
        <w:lastRenderedPageBreak/>
        <w:t xml:space="preserve">geography. In contrast, reproductive thresholds represent the narrowest T-S range required for </w:t>
      </w:r>
      <w:r>
        <w:t xml:space="preserve">either sexual </w:t>
      </w:r>
      <w:r w:rsidRPr="00C02792">
        <w:t xml:space="preserve">reproduction </w:t>
      </w:r>
      <w:r>
        <w:t>(e.g. spawning) or ontogenetic development</w:t>
      </w:r>
      <w:r w:rsidRPr="00C02792">
        <w:t xml:space="preserve"> </w:t>
      </w:r>
      <w:r>
        <w:t xml:space="preserve">and growth (e.g. metamorphosis). </w:t>
      </w:r>
      <w:r w:rsidRPr="00C02792">
        <w:t xml:space="preserve">If multiple thresholds were available, we chose the thresholds associated with the least tolerant life stage. </w:t>
      </w:r>
      <w:r w:rsidR="00224979">
        <w:rPr>
          <w:rFonts w:eastAsia="Gungsuh"/>
        </w:rPr>
        <w:t>Because brackish water habitats are limited in the Bering Sea, w</w:t>
      </w:r>
      <w:r w:rsidR="00224979" w:rsidRPr="005D0E95">
        <w:rPr>
          <w:rFonts w:eastAsia="Gungsuh"/>
        </w:rPr>
        <w:t xml:space="preserve">e </w:t>
      </w:r>
      <w:r w:rsidR="00224979">
        <w:rPr>
          <w:rFonts w:eastAsia="Gungsuh"/>
        </w:rPr>
        <w:t xml:space="preserve">only </w:t>
      </w:r>
      <w:r w:rsidR="00224979" w:rsidRPr="005D0E95">
        <w:rPr>
          <w:rFonts w:eastAsia="Gungsuh"/>
        </w:rPr>
        <w:t xml:space="preserve">considered </w:t>
      </w:r>
      <w:r w:rsidR="00224979">
        <w:rPr>
          <w:rFonts w:eastAsia="Gungsuh"/>
        </w:rPr>
        <w:t xml:space="preserve">taxa </w:t>
      </w:r>
      <w:r w:rsidR="00224979" w:rsidRPr="005D0E95">
        <w:rPr>
          <w:rFonts w:eastAsia="Gungsuh"/>
        </w:rPr>
        <w:t>that c</w:t>
      </w:r>
      <w:r w:rsidR="00224979">
        <w:rPr>
          <w:rFonts w:eastAsia="Gungsuh"/>
        </w:rPr>
        <w:t>ould</w:t>
      </w:r>
      <w:r w:rsidR="00224979" w:rsidRPr="005D0E95">
        <w:rPr>
          <w:rFonts w:eastAsia="Gungsuh"/>
        </w:rPr>
        <w:t xml:space="preserve"> </w:t>
      </w:r>
      <w:r w:rsidR="00224979">
        <w:rPr>
          <w:rFonts w:eastAsia="Gungsuh"/>
        </w:rPr>
        <w:t xml:space="preserve">survive or reproduce in </w:t>
      </w:r>
      <w:r w:rsidR="00224979" w:rsidRPr="005D0E95">
        <w:rPr>
          <w:rFonts w:eastAsia="Gungsuh"/>
        </w:rPr>
        <w:t>salinities ≥30 parts per trillion (ppt).</w:t>
      </w:r>
      <w:r w:rsidR="00224979">
        <w:rPr>
          <w:rFonts w:eastAsia="Gungsuh"/>
        </w:rPr>
        <w:t xml:space="preserve"> </w:t>
      </w:r>
      <w:r w:rsidR="00680C30">
        <w:rPr>
          <w:rFonts w:eastAsia="Gungsuh"/>
        </w:rPr>
        <w:t>Two a</w:t>
      </w:r>
      <w:r w:rsidR="00224979">
        <w:rPr>
          <w:rFonts w:eastAsia="Gungsuh"/>
        </w:rPr>
        <w:t xml:space="preserve">nadromous </w:t>
      </w:r>
      <w:r w:rsidR="00680C30">
        <w:rPr>
          <w:rFonts w:eastAsia="Gungsuh"/>
        </w:rPr>
        <w:t xml:space="preserve">NIS that currently occur in the Bering Sea, the Atlantic salmon and the American shad, </w:t>
      </w:r>
      <w:r w:rsidR="00224979">
        <w:rPr>
          <w:rFonts w:eastAsia="Gungsuh"/>
        </w:rPr>
        <w:t>were only included in the survival component of our analyses.</w:t>
      </w:r>
    </w:p>
    <w:p w14:paraId="0000001D" w14:textId="24EA04FE" w:rsidR="00A32E6C" w:rsidRDefault="00224979" w:rsidP="008E7383">
      <w:pPr>
        <w:ind w:firstLine="720"/>
        <w:rPr>
          <w:color w:val="000000"/>
        </w:rPr>
      </w:pPr>
      <w:r w:rsidRPr="00C02792">
        <w:t>Our models require</w:t>
      </w:r>
      <w:r>
        <w:t>d</w:t>
      </w:r>
      <w:r w:rsidRPr="00C02792">
        <w:t xml:space="preserve"> information on minimum and maximum thresholds for both temperature and salinity.</w:t>
      </w:r>
      <w:r>
        <w:t xml:space="preserve"> However, w</w:t>
      </w:r>
      <w:r w:rsidR="00127C43">
        <w:t>e retained taxa with incomplete data in the following cases.</w:t>
      </w:r>
      <w:r w:rsidR="00CD11F5" w:rsidRPr="00C02792">
        <w:t xml:space="preserve"> For taxa that have been observed in temperatures that exceeded the Bering Sea maximum (~17°C), but for which no </w:t>
      </w:r>
      <w:r w:rsidR="00CD11F5" w:rsidRPr="00C02792">
        <w:rPr>
          <w:color w:val="000000"/>
        </w:rPr>
        <w:t xml:space="preserve">maximum temperature threshold </w:t>
      </w:r>
      <w:r w:rsidR="00CD11F5" w:rsidRPr="00C02792">
        <w:t xml:space="preserve">was reported, </w:t>
      </w:r>
      <w:r w:rsidR="00CD11F5" w:rsidRPr="00C02792">
        <w:rPr>
          <w:color w:val="000000"/>
        </w:rPr>
        <w:t>we assigned an arbitrary maximum temperature value of +999 to ensure its inclusion in our model analyses.</w:t>
      </w:r>
      <w:r w:rsidR="00CD11F5" w:rsidRPr="00C02792">
        <w:t xml:space="preserve"> For taxa that had been reported from marine ecoregions whose salinities were comparable to those of the Bering Sea, but for which no </w:t>
      </w:r>
      <w:r w:rsidR="00CD11F5" w:rsidRPr="00C02792">
        <w:rPr>
          <w:color w:val="000000"/>
        </w:rPr>
        <w:t xml:space="preserve">salinity thresholds were </w:t>
      </w:r>
      <w:r w:rsidR="00CD11F5" w:rsidRPr="00C02792">
        <w:t>reported</w:t>
      </w:r>
      <w:r w:rsidR="00CD11F5" w:rsidRPr="00C02792">
        <w:rPr>
          <w:color w:val="000000"/>
        </w:rPr>
        <w:t xml:space="preserve">, we set </w:t>
      </w:r>
      <w:r w:rsidR="00CD11F5" w:rsidRPr="00C02792">
        <w:t>a</w:t>
      </w:r>
      <w:r w:rsidR="00CD11F5" w:rsidRPr="00C02792">
        <w:rPr>
          <w:color w:val="000000"/>
        </w:rPr>
        <w:t xml:space="preserve"> salinity range to average seawater values (31 to 35 ppt), which would confer salinity survival to 98.8% of the Bering Sea shelf.</w:t>
      </w:r>
    </w:p>
    <w:p w14:paraId="0E24A7CE" w14:textId="37AC9C47" w:rsidR="008E7383" w:rsidRPr="008E7383" w:rsidRDefault="00224979" w:rsidP="00224979">
      <w:pPr>
        <w:ind w:firstLine="720"/>
      </w:pPr>
      <w:r>
        <w:t xml:space="preserve">The complete list of NIS we considered is included as </w:t>
      </w:r>
      <w:commentRangeStart w:id="12"/>
      <w:r>
        <w:t>Supplementary Material</w:t>
      </w:r>
      <w:commentRangeEnd w:id="12"/>
      <w:r>
        <w:rPr>
          <w:rStyle w:val="CommentReference"/>
        </w:rPr>
        <w:commentReference w:id="12"/>
      </w:r>
      <w:r>
        <w:t xml:space="preserve">. </w:t>
      </w:r>
      <w:r>
        <w:rPr>
          <w:rFonts w:eastAsia="Gungsuh"/>
        </w:rPr>
        <w:t>T</w:t>
      </w:r>
      <w:r w:rsidRPr="005D0E95">
        <w:rPr>
          <w:rFonts w:eastAsia="Gungsuh"/>
        </w:rPr>
        <w:t>he most common taxonomic groups</w:t>
      </w:r>
      <w:r>
        <w:rPr>
          <w:rFonts w:eastAsia="Gungsuh"/>
        </w:rPr>
        <w:t xml:space="preserve"> </w:t>
      </w:r>
      <w:r w:rsidRPr="005D0E95">
        <w:rPr>
          <w:rFonts w:eastAsia="Gungsuh"/>
        </w:rPr>
        <w:t xml:space="preserve">were </w:t>
      </w:r>
      <w:r w:rsidRPr="000C443E">
        <w:rPr>
          <w:rFonts w:eastAsia="Gungsuh"/>
        </w:rPr>
        <w:t>Crustacea (</w:t>
      </w:r>
      <w:r w:rsidRPr="00C02792">
        <w:rPr>
          <w:i/>
        </w:rPr>
        <w:t>n</w:t>
      </w:r>
      <w:r w:rsidRPr="00C02792">
        <w:t>=15), Mollusca (</w:t>
      </w:r>
      <w:r w:rsidRPr="00C02792">
        <w:rPr>
          <w:i/>
        </w:rPr>
        <w:t>n</w:t>
      </w:r>
      <w:r w:rsidRPr="00C02792">
        <w:t xml:space="preserve">=11), and </w:t>
      </w:r>
      <w:proofErr w:type="spellStart"/>
      <w:r w:rsidRPr="00C02792">
        <w:t>Tunicata</w:t>
      </w:r>
      <w:proofErr w:type="spellEnd"/>
      <w:r w:rsidRPr="00C02792">
        <w:t xml:space="preserve"> (</w:t>
      </w:r>
      <w:r w:rsidRPr="00C02792">
        <w:rPr>
          <w:i/>
        </w:rPr>
        <w:t>n</w:t>
      </w:r>
      <w:r w:rsidRPr="00C02792">
        <w:t>=8).</w:t>
      </w:r>
      <w:r>
        <w:t xml:space="preserve"> </w:t>
      </w:r>
      <w:r w:rsidR="008E7383" w:rsidRPr="00C02792">
        <w:t xml:space="preserve">All taxa have been documented to spread via at least one anthropogenic vector </w:t>
      </w:r>
      <w:r w:rsidR="008E7383">
        <w:fldChar w:fldCharType="begin" w:fldLock="1"/>
      </w:r>
      <w:r w:rsidR="008E7383">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8E7383">
        <w:fldChar w:fldCharType="separate"/>
      </w:r>
      <w:r w:rsidR="008E7383" w:rsidRPr="000C443E">
        <w:rPr>
          <w:noProof/>
        </w:rPr>
        <w:t>(e.g. ballast water, biofouling, intentional introductions; Reimer et al., 2017)</w:t>
      </w:r>
      <w:r w:rsidR="008E7383">
        <w:fldChar w:fldCharType="end"/>
      </w:r>
      <w:r w:rsidR="008E7383" w:rsidRPr="00C02792">
        <w:t>.</w:t>
      </w:r>
      <w:r w:rsidR="008E7383">
        <w:t xml:space="preserve"> </w:t>
      </w:r>
    </w:p>
    <w:p w14:paraId="0000001E" w14:textId="77777777" w:rsidR="00A32E6C" w:rsidRPr="00C02792" w:rsidRDefault="00CD11F5">
      <w:pPr>
        <w:pStyle w:val="Heading2"/>
      </w:pPr>
      <w:bookmarkStart w:id="13" w:name="_tyjcwt" w:colFirst="0" w:colLast="0"/>
      <w:bookmarkEnd w:id="13"/>
      <w:r w:rsidRPr="00C02792">
        <w:t>Defining temperature and salinity of the Bering Sea</w:t>
      </w:r>
    </w:p>
    <w:p w14:paraId="0000001F" w14:textId="5A7D9FDB" w:rsidR="00A32E6C" w:rsidRPr="00C02792" w:rsidRDefault="00CD11F5">
      <w:pPr>
        <w:ind w:firstLine="720"/>
      </w:pPr>
      <w:bookmarkStart w:id="14" w:name="_3dy6vkm" w:colFirst="0" w:colLast="0"/>
      <w:bookmarkEnd w:id="14"/>
      <w:r w:rsidRPr="00C02792">
        <w:t xml:space="preserve">We derived T-S values of the Bering Sea from three Regional Ocean Modeling Systems (ROMS) developed by NOAA’s Pacific Marine Environmental Laboratory </w:t>
      </w:r>
      <w:r w:rsidR="00127C43">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 xml:space="preserve">(PMEL; Hermann et </w:t>
      </w:r>
      <w:r w:rsidR="00127C43" w:rsidRPr="00127C43">
        <w:rPr>
          <w:noProof/>
        </w:rPr>
        <w:lastRenderedPageBreak/>
        <w:t>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127C43">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295FC0">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 Fofonoff, &amp; Carlton, 2015)"},"properties":{"noteIndex":0},"schema":"https://github.com/citation-style-language/schema/raw/master/csl-citation.json"}</w:instrText>
      </w:r>
      <w:r w:rsidR="00127C43">
        <w:fldChar w:fldCharType="separate"/>
      </w:r>
      <w:r w:rsidR="00127C43" w:rsidRPr="00127C43">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t>Analyzing potential for survival and reproduction</w:t>
      </w:r>
    </w:p>
    <w:p w14:paraId="00000022" w14:textId="219AA342" w:rsidR="00A32E6C" w:rsidRPr="008E7383" w:rsidRDefault="00CD11F5" w:rsidP="00880F6E">
      <w:pPr>
        <w:pBdr>
          <w:top w:val="nil"/>
          <w:left w:val="nil"/>
          <w:bottom w:val="nil"/>
          <w:right w:val="nil"/>
          <w:between w:val="nil"/>
        </w:pBdr>
        <w:ind w:firstLine="720"/>
        <w:rPr>
          <w:color w:val="000000"/>
          <w:lang w:val="en-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w:t>
      </w:r>
      <w:r w:rsidR="00880F6E" w:rsidRPr="00C02792">
        <w:rPr>
          <w:color w:val="000000"/>
        </w:rPr>
        <w:lastRenderedPageBreak/>
        <w:t xml:space="preserve">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5"/>
      <w:r w:rsidR="00880F6E" w:rsidRPr="00C02792">
        <w:rPr>
          <w:color w:val="000000"/>
        </w:rPr>
        <w:t>the following packages</w:t>
      </w:r>
      <w:commentRangeEnd w:id="15"/>
      <w:r w:rsidR="000856FF">
        <w:rPr>
          <w:rStyle w:val="CommentReference"/>
        </w:rPr>
        <w:commentReference w:id="15"/>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 Francois, Henry, &amp; Müller, 2017)"},"properties":{"noteIndex":0},"schema":"https://github.com/citation-style-language/schema/raw/master/csl-citation.json"}</w:instrText>
      </w:r>
      <w:r w:rsidR="000856FF">
        <w:rPr>
          <w:color w:val="000000"/>
        </w:rPr>
        <w:fldChar w:fldCharType="separate"/>
      </w:r>
      <w:r w:rsidR="000856FF" w:rsidRPr="000856FF">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 Keitt, &amp; Rowlingson, 2018)"},"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Bivand &amp; Rundel, 2017)</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sp</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 Pebesma, &amp; Gomez-Rubio, 2013; Pebesma &amp; Bivand, 2005)"},"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S. Bivand, Pebesma, &amp; Gomez-Rubio, 2013; Pebesma &amp; Bivand, 2005)</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viridis</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Garnier, 2016)</w:t>
      </w:r>
      <w:r w:rsidR="000856FF">
        <w:rPr>
          <w:color w:val="000000"/>
          <w:lang w:val="fr-CA"/>
        </w:rPr>
        <w:fldChar w:fldCharType="end"/>
      </w:r>
      <w:r w:rsidR="00880F6E" w:rsidRPr="008E7383">
        <w:rPr>
          <w:color w:val="000000"/>
          <w:lang w:val="en-CA"/>
        </w:rPr>
        <w:t>.</w:t>
      </w:r>
      <w:r w:rsidRPr="008E7383">
        <w:rPr>
          <w:lang w:val="en-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lastRenderedPageBreak/>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6" w:name="_1t3h5sf" w:colFirst="0" w:colLast="0"/>
      <w:bookmarkEnd w:id="16"/>
      <w:r w:rsidRPr="00C02792">
        <w:t>Vessel traffic</w:t>
      </w:r>
    </w:p>
    <w:p w14:paraId="00000028" w14:textId="698B8ECA" w:rsidR="00A32E6C" w:rsidRPr="00C02792" w:rsidRDefault="00CD11F5">
      <w:pPr>
        <w:ind w:firstLine="720"/>
      </w:pPr>
      <w:r w:rsidRPr="00C02792">
        <w:t xml:space="preserve">We analyzed current vessel traffic and ballast water discharge in the Bering Sea using two datasets: </w:t>
      </w:r>
      <w:proofErr w:type="gramStart"/>
      <w:r w:rsidRPr="00C02792">
        <w:t>the</w:t>
      </w:r>
      <w:proofErr w:type="gramEnd"/>
      <w:r w:rsidRPr="00C02792">
        <w:t xml:space="preserv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445BA7">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 Gu, Eils, Schlesner, &amp; Brors, 2014)"},"properties":{"noteIndex":0},"schema":"https://github.com/citation-style-language/schema/raw/master/csl-citation.json"}</w:instrText>
      </w:r>
      <w:r w:rsidR="00445BA7">
        <w:fldChar w:fldCharType="separate"/>
      </w:r>
      <w:r w:rsidR="00445BA7" w:rsidRPr="00445BA7">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248724B8"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B615AF">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F479A2" w:rsidRPr="00F479A2">
        <w:rPr>
          <w:noProof/>
        </w:rPr>
        <w:t>(D. E. Verna &amp; Harris, 2016)</w:t>
      </w:r>
      <w:r w:rsidR="00445BA7">
        <w:fldChar w:fldCharType="end"/>
      </w:r>
      <w:r w:rsidRPr="00C02792">
        <w:t xml:space="preserve">, we only considered the three most recent, complete years (2014-2016). We queried Ship Arrival Records and Ballast Tank Records from the NBIC data portal for any vessel arriving in Alaska from 01 January 2014 - 31 December 2016. Ports in Alaska were binned into one of the following regions: Arctic, Bering Sea / Aleutian Islands (BSAI), Gulf of Alaska (GOA), </w:t>
      </w:r>
      <w:r w:rsidRPr="00C02792">
        <w:rPr>
          <w:color w:val="000000"/>
        </w:rPr>
        <w:t xml:space="preserve">or Southeast Alaska (SEAK). Source </w:t>
      </w:r>
      <w:r w:rsidRPr="00C02792">
        <w:rPr>
          <w:color w:val="000000"/>
        </w:rPr>
        <w:lastRenderedPageBreak/>
        <w:t>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pollock,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t xml:space="preserve">Results </w:t>
      </w:r>
    </w:p>
    <w:p w14:paraId="198126D2" w14:textId="324DB445" w:rsidR="00224979" w:rsidRDefault="00224979" w:rsidP="00224979">
      <w:pPr>
        <w:ind w:firstLine="720"/>
      </w:pPr>
      <w:r>
        <w:t>We obtained T-S survival t</w:t>
      </w:r>
      <w:r w:rsidRPr="00C02792">
        <w:t xml:space="preserve">hresholds for 42 NIS and reproductive thresholds for </w:t>
      </w:r>
      <w:commentRangeStart w:id="17"/>
      <w:r w:rsidRPr="00C02792">
        <w:t>2</w:t>
      </w:r>
      <w:ins w:id="18" w:author="Amanda Droghini" w:date="2019-03-24T20:33:00Z">
        <w:r w:rsidR="00656A82">
          <w:t>7</w:t>
        </w:r>
      </w:ins>
      <w:del w:id="19" w:author="Amanda Droghini" w:date="2019-03-24T20:33:00Z">
        <w:r w:rsidRPr="00C02792" w:rsidDel="00656A82">
          <w:delText>9</w:delText>
        </w:r>
      </w:del>
      <w:r w:rsidRPr="00C02792">
        <w:t xml:space="preserve"> NIS</w:t>
      </w:r>
      <w:commentRangeEnd w:id="17"/>
      <w:r>
        <w:rPr>
          <w:rStyle w:val="CommentReference"/>
        </w:rPr>
        <w:commentReference w:id="17"/>
      </w:r>
      <w:r>
        <w:t xml:space="preserve">. </w:t>
      </w:r>
      <w:r w:rsidRPr="00C02792">
        <w:t xml:space="preserve">Minimum survival temperatures for the 42 NIS assessed ranged from -2°C to +10°C </w:t>
      </w:r>
      <w:r w:rsidRPr="00E711A0">
        <w:t>(</w:t>
      </w:r>
      <w:r>
        <w:t xml:space="preserve">see </w:t>
      </w:r>
      <w:r w:rsidRPr="00E711A0">
        <w:lastRenderedPageBreak/>
        <w:t>Supplementary Material</w:t>
      </w:r>
      <w:r>
        <w:t xml:space="preserve"> for taxa-specific thresholds</w:t>
      </w:r>
      <w:r w:rsidRPr="00E711A0">
        <w:t>)</w:t>
      </w:r>
      <w:r w:rsidRPr="00C02792">
        <w:rPr>
          <w:rFonts w:eastAsia="Gungsuh"/>
        </w:rPr>
        <w:t>. Nineteen taxa had estimated minimum survival thresholds below 0°C, while 13 taxa had minimum survival thresholds ≥1°C.</w:t>
      </w:r>
    </w:p>
    <w:p w14:paraId="0000002C" w14:textId="692A5EBB"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A1D7F">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w:t>
      </w:r>
    </w:p>
    <w:p w14:paraId="0000002D" w14:textId="77777777" w:rsidR="00A32E6C" w:rsidRPr="00C02792" w:rsidRDefault="00CD11F5">
      <w:pPr>
        <w:pStyle w:val="Heading2"/>
        <w:rPr>
          <w:highlight w:val="white"/>
        </w:rPr>
      </w:pPr>
      <w:r w:rsidRPr="00C02792">
        <w:rPr>
          <w:highlight w:val="white"/>
        </w:rPr>
        <w:t>Year-round Survival</w:t>
      </w:r>
    </w:p>
    <w:p w14:paraId="0000002E" w14:textId="4A0A0B6F" w:rsidR="00A32E6C" w:rsidRPr="00C02792" w:rsidRDefault="00CD11F5">
      <w:pPr>
        <w:ind w:firstLine="720"/>
      </w:pPr>
      <w:r w:rsidRPr="00C02792">
        <w:t xml:space="preserve">For the recent (2003-2012) study period, all models predicted that suitable conditions existed for a median of 10 NIS per pixel. The maximum number of taxa with suitable conditions varied by </w:t>
      </w:r>
      <w:r w:rsidRPr="00E711A0">
        <w:t>model (</w:t>
      </w:r>
      <w:commentRangeStart w:id="20"/>
      <w:r w:rsidR="00E711A0" w:rsidRPr="00E711A0">
        <w:t xml:space="preserve">see </w:t>
      </w:r>
      <w:r w:rsidRPr="00E711A0">
        <w:t xml:space="preserve">Supplementary </w:t>
      </w:r>
      <w:r w:rsidR="00E711A0" w:rsidRPr="00E711A0">
        <w:t>Material</w:t>
      </w:r>
      <w:commentRangeEnd w:id="20"/>
      <w:r w:rsidR="00E711A0">
        <w:t xml:space="preserve"> for </w:t>
      </w:r>
      <w:r w:rsidR="00FD1719">
        <w:t>single-model predictions</w:t>
      </w:r>
      <w:r w:rsidR="00E711A0">
        <w:rPr>
          <w:rStyle w:val="CommentReference"/>
        </w:rPr>
        <w:commentReference w:id="20"/>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orthern Gulf of Anadyr (≥65.0°N). The ECHO-G and CGCM3-t47 also predicted a continuous area without any suitable conditions along the coastline of the Yukon-Kuskokwim Delta from Norton Sound south to Kuskokwim Bay</w:t>
      </w:r>
      <w:r w:rsidRPr="00C02792">
        <w:t xml:space="preserve">. </w:t>
      </w:r>
    </w:p>
    <w:p w14:paraId="0EE72836" w14:textId="439925C1" w:rsidR="00190E44" w:rsidRDefault="00CD11F5">
      <w:pPr>
        <w:ind w:firstLine="720"/>
      </w:pPr>
      <w:r w:rsidRPr="00C02792">
        <w:t xml:space="preserve">Under mid-century (2030-2039) conditions, the CGCM3-t47 and the MIROC3.2 models predicted that the Bering Sea would become more suitable for NIS survival, both in terms of NIS </w:t>
      </w:r>
      <w:r w:rsidRPr="00C02792">
        <w:lastRenderedPageBreak/>
        <w:t xml:space="preserve">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he maximum number of taxa with suitable conditions increased by one for both the 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Pr="00C02792"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 xml:space="preserve">survival </w:t>
      </w:r>
      <w:commentRangeStart w:id="21"/>
      <w:r w:rsidRPr="004B009F">
        <w:t>(Figure 3)</w:t>
      </w:r>
      <w:commentRangeEnd w:id="21"/>
      <w:r w:rsidR="004B009F">
        <w:rPr>
          <w:rStyle w:val="CommentReference"/>
        </w:rPr>
        <w:commentReference w:id="21"/>
      </w:r>
      <w:r w:rsidRPr="004B009F">
        <w:t>. In the second third of the year (weeks 17 to 34), conditions rapidly became suitable for all or nearly all NIS. The number of NIS that could survive gradually declined in the last third of the year (Figure 3).</w:t>
      </w:r>
      <w:r w:rsidRPr="00C02792">
        <w:t xml:space="preserve"> </w:t>
      </w:r>
    </w:p>
    <w:p w14:paraId="00000032" w14:textId="77777777" w:rsidR="00A32E6C" w:rsidRPr="00C02792" w:rsidRDefault="00CD11F5">
      <w:pPr>
        <w:ind w:firstLine="720"/>
      </w:pPr>
      <w:r w:rsidRPr="00C02792">
        <w:t xml:space="preserve">This pattern was similar under both recent and mid-century study periods, though mid-century conditions predict a lengthening of the highly suitable, species-rich summer season. The number of consecutive weeks that can support additional taxa increased from a minimum of 11 to 14 weeks. This period of increasing suitability began at the end of April (week 17) and </w:t>
      </w:r>
      <w:r w:rsidRPr="00C02792">
        <w:lastRenderedPageBreak/>
        <w:t>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eek 39), for a total of 14 weeks. In the case of the ECHO-G model, this period of time began two weeks earlier (week 27) but ended at the same time (week 36), and consequently increased in length from eight to 10 weeks. Lastly, the CGCM3-t47 model predicted that suitable 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lastRenderedPageBreak/>
        <w:t>Reproduction and establishment</w:t>
      </w:r>
    </w:p>
    <w:p w14:paraId="65B078DA" w14:textId="77777777" w:rsidR="007F5729" w:rsidRPr="00C02792" w:rsidRDefault="007F5729" w:rsidP="007F5729">
      <w:pPr>
        <w:ind w:firstLine="720"/>
      </w:pPr>
      <w:r w:rsidRPr="00C02792">
        <w:t xml:space="preserve">Suitable conditions were completely absent for </w:t>
      </w:r>
      <w:del w:id="22" w:author="Amanda Droghini" w:date="2019-03-24T20:32:00Z">
        <w:r w:rsidRPr="00C02792" w:rsidDel="00656A82">
          <w:delText xml:space="preserve">five </w:delText>
        </w:r>
      </w:del>
      <w:ins w:id="23" w:author="Amanda Droghini" w:date="2019-03-24T20:32:00Z">
        <w:r>
          <w:t>three</w:t>
        </w:r>
        <w:r w:rsidRPr="00C02792">
          <w:t xml:space="preserve"> </w:t>
        </w:r>
      </w:ins>
      <w:r w:rsidRPr="00C02792">
        <w:t>NIS under the recent study period</w:t>
      </w:r>
      <w:del w:id="24" w:author="Amanda Droghini" w:date="2019-03-24T20:34:00Z">
        <w:r w:rsidRPr="00C02792" w:rsidDel="007F5729">
          <w:delText xml:space="preserve">. </w:delText>
        </w:r>
      </w:del>
      <w:ins w:id="25" w:author="Amanda Droghini" w:date="2019-03-24T20:34:00Z">
        <w:r>
          <w:t>:</w:t>
        </w:r>
        <w:r w:rsidRPr="00C02792">
          <w:t xml:space="preserve"> </w:t>
        </w:r>
      </w:ins>
      <w:del w:id="26" w:author="Amanda Droghini" w:date="2019-03-24T20:34:00Z">
        <w:r w:rsidRPr="00C02792" w:rsidDel="007F5729">
          <w:delText>Two of these NIS, the American shad</w:delText>
        </w:r>
        <w:r w:rsidRPr="00C02792" w:rsidDel="007F5729">
          <w:rPr>
            <w:i/>
          </w:rPr>
          <w:delText xml:space="preserve"> </w:delText>
        </w:r>
        <w:r w:rsidRPr="00C02792" w:rsidDel="007F5729">
          <w:delText>and</w:delText>
        </w:r>
        <w:r w:rsidRPr="00C02792" w:rsidDel="007F5729">
          <w:rPr>
            <w:i/>
          </w:rPr>
          <w:delText xml:space="preserve"> </w:delText>
        </w:r>
        <w:r w:rsidRPr="00C02792" w:rsidDel="007F5729">
          <w:delText xml:space="preserve">the Atlantic salmon, required fresh or brackish water for reproduction (i.e. salinities &lt;30 ppt). The remaining three NIS, </w:delText>
        </w:r>
      </w:del>
      <w:r w:rsidRPr="00C02792">
        <w:t>the Pacific oyster (</w:t>
      </w:r>
      <w:proofErr w:type="spellStart"/>
      <w:r w:rsidRPr="00C02792">
        <w:rPr>
          <w:i/>
        </w:rPr>
        <w:t>Crassostrea</w:t>
      </w:r>
      <w:proofErr w:type="spellEnd"/>
      <w:r w:rsidRPr="00C02792">
        <w:rPr>
          <w:i/>
        </w:rPr>
        <w:t xml:space="preserve"> </w:t>
      </w:r>
      <w:proofErr w:type="spellStart"/>
      <w:r w:rsidRPr="00C02792">
        <w:rPr>
          <w:i/>
        </w:rPr>
        <w:t>gigas</w:t>
      </w:r>
      <w:proofErr w:type="spellEnd"/>
      <w:r w:rsidRPr="00C02792">
        <w:t xml:space="preserve"> Thunberg, 1793), </w:t>
      </w:r>
      <w:proofErr w:type="spellStart"/>
      <w:r w:rsidRPr="00C02792">
        <w:rPr>
          <w:i/>
        </w:rPr>
        <w:t>Hediste</w:t>
      </w:r>
      <w:proofErr w:type="spellEnd"/>
      <w:r w:rsidRPr="00C02792">
        <w:rPr>
          <w:i/>
        </w:rPr>
        <w:t xml:space="preserve"> </w:t>
      </w:r>
      <w:proofErr w:type="spellStart"/>
      <w:r w:rsidRPr="00C02792">
        <w:rPr>
          <w:i/>
        </w:rPr>
        <w:t>diadroma</w:t>
      </w:r>
      <w:proofErr w:type="spellEnd"/>
      <w:r w:rsidRPr="00C02792">
        <w:t xml:space="preserve"> (Sato and Nakashima 2003), and the Japanese littleneck (</w:t>
      </w:r>
      <w:proofErr w:type="spellStart"/>
      <w:r w:rsidRPr="00C02792">
        <w:rPr>
          <w:i/>
        </w:rPr>
        <w:t>Venerupis</w:t>
      </w:r>
      <w:proofErr w:type="spellEnd"/>
      <w:r w:rsidRPr="00C02792">
        <w:rPr>
          <w:i/>
        </w:rPr>
        <w:t xml:space="preserve"> </w:t>
      </w:r>
      <w:proofErr w:type="spellStart"/>
      <w:r w:rsidRPr="00C02792">
        <w:rPr>
          <w:i/>
        </w:rPr>
        <w:t>philippinarum</w:t>
      </w:r>
      <w:proofErr w:type="spellEnd"/>
      <w:r w:rsidRPr="00C02792">
        <w:rPr>
          <w:rFonts w:eastAsia="Gungsuh"/>
        </w:rPr>
        <w:t xml:space="preserve"> A. Adams and Reeve, 1850)</w:t>
      </w:r>
      <w:r>
        <w:rPr>
          <w:rFonts w:eastAsia="Gungsuh"/>
        </w:rPr>
        <w:t>. These NIS</w:t>
      </w:r>
      <w:r w:rsidRPr="00C02792">
        <w:rPr>
          <w:rFonts w:eastAsia="Gungsuh"/>
        </w:rPr>
        <w:t xml:space="preserve"> required minimum temperatures of ≥16°C for reproduction or development, which was outside the range of temperatures predicted for any model-year combination. In contrast, taxa with minimum reproductive temperatures of 4°C were predicted to have nearly year-round suitable conditions every year. For the mid-century study period, models predicted that </w:t>
      </w:r>
      <w:r w:rsidRPr="00C02792">
        <w:rPr>
          <w:i/>
        </w:rPr>
        <w:t xml:space="preserve">H. </w:t>
      </w:r>
      <w:proofErr w:type="spellStart"/>
      <w:r w:rsidRPr="00C02792">
        <w:rPr>
          <w:i/>
        </w:rPr>
        <w:t>diadroma</w:t>
      </w:r>
      <w:proofErr w:type="spellEnd"/>
      <w:r w:rsidRPr="00C02792">
        <w:rPr>
          <w:i/>
        </w:rPr>
        <w:t xml:space="preserve"> </w:t>
      </w:r>
      <w:r w:rsidRPr="00C02792">
        <w:t xml:space="preserve">would remain without suitable reproductive conditions. </w:t>
      </w:r>
      <w:r>
        <w:t>T</w:t>
      </w:r>
      <w:r w:rsidRPr="00C02792">
        <w:t>he Pacific oyster</w:t>
      </w:r>
      <w:r>
        <w:t xml:space="preserve"> and </w:t>
      </w:r>
      <w:r w:rsidRPr="00C02792">
        <w:t>the Japanese littleneck</w:t>
      </w:r>
      <w:r w:rsidRPr="00C02792">
        <w:rPr>
          <w:i/>
        </w:rPr>
        <w:t xml:space="preserve"> </w:t>
      </w:r>
      <w:r w:rsidRPr="00C02792">
        <w:t>would have very limited reproductive conditions, averaging less than one week per year over the 10-year study period.</w:t>
      </w:r>
    </w:p>
    <w:p w14:paraId="00000036" w14:textId="10B0E780" w:rsidR="00A32E6C" w:rsidRPr="00C02792" w:rsidRDefault="00E0011E" w:rsidP="00656A82">
      <w:pPr>
        <w:ind w:firstLine="720"/>
      </w:pPr>
      <w:r>
        <w:t xml:space="preserve">All models predicted areas of </w:t>
      </w:r>
      <w:r w:rsidR="00CD11F5" w:rsidRPr="00C02792">
        <w:t>highly suitable</w:t>
      </w:r>
      <w:r>
        <w:t xml:space="preserve"> conditions</w:t>
      </w:r>
      <w:r w:rsidR="00CD11F5" w:rsidRPr="00C02792">
        <w:t xml:space="preserve"> for NIS reproduction</w:t>
      </w:r>
      <w:r>
        <w:t xml:space="preserve"> </w:t>
      </w:r>
      <w:r w:rsidR="00CD11F5" w:rsidRPr="00C02792">
        <w:t>in the southern Bering Sea, along coastlines of the southern Seward Peninsula</w:t>
      </w:r>
      <w:r w:rsidR="00656A82">
        <w:t>,</w:t>
      </w:r>
      <w:r w:rsidR="00CD11F5" w:rsidRPr="00C02792">
        <w:t xml:space="preserve"> and in Norton Sound (</w:t>
      </w:r>
      <w:commentRangeStart w:id="27"/>
      <w:r w:rsidR="004B009F">
        <w:t xml:space="preserve">see Supplementary </w:t>
      </w:r>
      <w:r w:rsidR="00656A82">
        <w:t>M</w:t>
      </w:r>
      <w:r w:rsidR="004B009F">
        <w:t>aterial</w:t>
      </w:r>
      <w:commentRangeEnd w:id="27"/>
      <w:r w:rsidR="004B009F">
        <w:rPr>
          <w:rStyle w:val="CommentReference"/>
        </w:rPr>
        <w:commentReference w:id="27"/>
      </w:r>
      <w:r w:rsidR="00CD11F5" w:rsidRPr="00C02792">
        <w:t xml:space="preserve">). Models varied with respect to the </w:t>
      </w:r>
      <w:commentRangeStart w:id="28"/>
      <w:r w:rsidR="00CD11F5" w:rsidRPr="00C02792">
        <w:t xml:space="preserve">number of taxa </w:t>
      </w:r>
      <w:commentRangeEnd w:id="28"/>
      <w:r w:rsidR="00CD11F5" w:rsidRPr="00C02792">
        <w:commentReference w:id="28"/>
      </w:r>
      <w:r w:rsidR="00CD11F5" w:rsidRPr="00C02792">
        <w:t xml:space="preserve"> that were predicted to have at least one week of suitable reproductive conditions. </w:t>
      </w:r>
      <w:r w:rsidR="00656A82" w:rsidRPr="00C02792">
        <w:t xml:space="preserve">For the recent study period, the </w:t>
      </w:r>
      <w:r w:rsidR="00656A82">
        <w:t>median number of taxa per pixel ranged from 2.8 (MIROC3.2) to 5.2 (</w:t>
      </w:r>
      <w:r w:rsidR="00656A82" w:rsidRPr="00C02792">
        <w:t>CGCM3-t47</w:t>
      </w:r>
      <w:r w:rsidR="00656A82">
        <w:t>). The maximum number of taxa per pixel ranged from 13.1 (</w:t>
      </w:r>
      <w:r w:rsidR="00656A82" w:rsidRPr="00C02792">
        <w:t>CGCM3-t47</w:t>
      </w:r>
      <w:r w:rsidR="00656A82">
        <w:t>) to 13.7 (</w:t>
      </w:r>
      <w:r w:rsidR="00656A82" w:rsidRPr="00C02792">
        <w:t>ECHO-G</w:t>
      </w:r>
      <w:r w:rsidR="00656A82">
        <w:t>)</w:t>
      </w:r>
      <w:r w:rsidR="00656A82" w:rsidRPr="00C02792">
        <w:t xml:space="preserve">. For the mid-century study period, </w:t>
      </w:r>
      <w:r w:rsidR="00656A82">
        <w:t xml:space="preserve">both </w:t>
      </w:r>
      <w:r w:rsidR="00656A82" w:rsidRPr="00C02792">
        <w:t>the CGCM3-t47 and MIROC3.2 models predicted increase</w:t>
      </w:r>
      <w:r w:rsidR="00656A82">
        <w:t>s</w:t>
      </w:r>
      <w:r w:rsidR="00656A82" w:rsidRPr="00C02792">
        <w:t xml:space="preserve"> in </w:t>
      </w:r>
      <w:r w:rsidR="00656A82">
        <w:t>the</w:t>
      </w:r>
      <w:r w:rsidR="00656A82" w:rsidRPr="00C02792">
        <w:t xml:space="preserve"> number of taxa </w:t>
      </w:r>
      <w:r w:rsidR="00656A82">
        <w:t>for which conditions would be</w:t>
      </w:r>
      <w:r w:rsidR="00656A82" w:rsidRPr="00C02792">
        <w:t xml:space="preserve"> suitable </w:t>
      </w:r>
      <w:r w:rsidR="00656A82">
        <w:t>for reproduction</w:t>
      </w:r>
      <w:r w:rsidR="00656A82" w:rsidRPr="00C02792">
        <w:t xml:space="preserve">. </w:t>
      </w:r>
      <w:r w:rsidR="00CD11F5" w:rsidRPr="00C02792">
        <w:t xml:space="preserve">The CGCM3-t47 model predicted that the median would increase </w:t>
      </w:r>
      <w:r w:rsidR="00656A82">
        <w:t xml:space="preserve">from 5.2 </w:t>
      </w:r>
      <w:r w:rsidR="00CD11F5" w:rsidRPr="00C02792">
        <w:t xml:space="preserve">to 6.7 taxa per pixel and the maximum would increase </w:t>
      </w:r>
      <w:r w:rsidR="00656A82">
        <w:t xml:space="preserve">from 13.1 </w:t>
      </w:r>
      <w:r w:rsidR="00CD11F5" w:rsidRPr="00C02792">
        <w:t>to 13.8</w:t>
      </w:r>
      <w:r w:rsidR="00656A82">
        <w:t>.</w:t>
      </w:r>
      <w:r w:rsidR="00CD11F5" w:rsidRPr="00C02792">
        <w:t xml:space="preserve"> </w:t>
      </w:r>
      <w:r w:rsidR="00656A82">
        <w:t>Mean</w:t>
      </w:r>
      <w:r w:rsidR="00CD11F5" w:rsidRPr="00C02792">
        <w:t>while</w:t>
      </w:r>
      <w:r w:rsidR="00656A82">
        <w:t>,</w:t>
      </w:r>
      <w:r w:rsidR="00CD11F5" w:rsidRPr="00C02792">
        <w:t xml:space="preserve"> the MIROC3.2 model predicted the median would increase </w:t>
      </w:r>
      <w:r w:rsidR="00656A82">
        <w:t>from</w:t>
      </w:r>
      <w:r w:rsidR="00CD11F5" w:rsidRPr="00C02792">
        <w:t xml:space="preserve"> </w:t>
      </w:r>
      <w:r w:rsidR="00656A82">
        <w:t xml:space="preserve">2.8 to </w:t>
      </w:r>
      <w:r w:rsidR="00CD11F5" w:rsidRPr="00C02792">
        <w:t xml:space="preserve">3.7 taxa per pixel and the maximum </w:t>
      </w:r>
      <w:r w:rsidR="00656A82">
        <w:t xml:space="preserve">from 13.3 </w:t>
      </w:r>
      <w:r w:rsidR="00CD11F5" w:rsidRPr="00C02792">
        <w:t xml:space="preserve">to 16.2. The ECHO-G model </w:t>
      </w:r>
      <w:r w:rsidR="00CD11F5" w:rsidRPr="00C02792">
        <w:lastRenderedPageBreak/>
        <w:t xml:space="preserve">also predicted the median would increase </w:t>
      </w:r>
      <w:r w:rsidR="00656A82">
        <w:t>by 1.0</w:t>
      </w:r>
      <w:r w:rsidR="00CD11F5" w:rsidRPr="00C02792">
        <w:t xml:space="preserve"> taxa per </w:t>
      </w:r>
      <w:proofErr w:type="gramStart"/>
      <w:r w:rsidR="00CD11F5" w:rsidRPr="00C02792">
        <w:t>pixel</w:t>
      </w:r>
      <w:r w:rsidR="00656A82">
        <w:t>, but</w:t>
      </w:r>
      <w:proofErr w:type="gramEnd"/>
      <w:r w:rsidR="00656A82">
        <w:t xml:space="preserve"> predicted a decrease in</w:t>
      </w:r>
      <w:r w:rsidR="00CD11F5" w:rsidRPr="00C02792">
        <w:t xml:space="preserve"> the maximum number of taxa </w:t>
      </w:r>
      <w:r w:rsidR="00656A82">
        <w:t xml:space="preserve">from 13.7 </w:t>
      </w:r>
      <w:r w:rsidR="00CD11F5" w:rsidRPr="00C02792">
        <w:t xml:space="preserve">to 12.5. </w:t>
      </w:r>
    </w:p>
    <w:p w14:paraId="00000038" w14:textId="77777777" w:rsidR="00A32E6C" w:rsidRPr="00C02792" w:rsidRDefault="00CD11F5">
      <w:pPr>
        <w:pStyle w:val="Heading2"/>
        <w:rPr>
          <w:highlight w:val="white"/>
        </w:rPr>
      </w:pPr>
      <w:r w:rsidRPr="00C02792">
        <w:rPr>
          <w:highlight w:val="white"/>
        </w:rPr>
        <w:t>Vessel traffic</w:t>
      </w:r>
    </w:p>
    <w:p w14:paraId="00000039" w14:textId="30659BAA" w:rsidR="00A32E6C" w:rsidRPr="00C02792"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114), Other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Dutch Harbor received the greatest amount of traffic for both NBIC and VMS reported boats </w:t>
      </w:r>
      <w:commentRangeStart w:id="29"/>
      <w:r w:rsidRPr="00C02792">
        <w:rPr>
          <w:highlight w:val="white"/>
        </w:rPr>
        <w:t>(</w:t>
      </w:r>
      <w:r w:rsidRPr="00C02792">
        <w:rPr>
          <w:highlight w:val="yellow"/>
        </w:rPr>
        <w:t>Figure 5</w:t>
      </w:r>
      <w:r w:rsidRPr="00C02792">
        <w:rPr>
          <w:highlight w:val="white"/>
        </w:rPr>
        <w:t>)</w:t>
      </w:r>
      <w:commentRangeEnd w:id="29"/>
      <w:r w:rsidR="004B009F">
        <w:rPr>
          <w:rStyle w:val="CommentReference"/>
        </w:rPr>
        <w:commentReference w:id="29"/>
      </w:r>
      <w:r w:rsidRPr="00C02792">
        <w:rPr>
          <w:highlight w:val="white"/>
        </w:rPr>
        <w:t xml:space="preserve">. 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ith respect to ballast water discharge, the majority of reported discharge occurred in Dutch Harbor, with Nome having the second largest discharge </w:t>
      </w:r>
      <w:r w:rsidRPr="004B009F">
        <w:t xml:space="preserve">volume </w:t>
      </w:r>
      <w:commentRangeStart w:id="30"/>
      <w:r w:rsidRPr="004B009F">
        <w:t>(</w:t>
      </w:r>
      <w:r w:rsidR="004B009F" w:rsidRPr="004B009F">
        <w:t xml:space="preserve">see </w:t>
      </w:r>
      <w:r w:rsidRPr="004B009F">
        <w:t xml:space="preserve">Supplementary </w:t>
      </w:r>
      <w:r w:rsidR="004B009F" w:rsidRPr="004B009F">
        <w:t>material for associated figure</w:t>
      </w:r>
      <w:r w:rsidRPr="004B009F">
        <w:t xml:space="preserve">). </w:t>
      </w:r>
      <w:commentRangeEnd w:id="30"/>
      <w:r w:rsidR="004B009F">
        <w:rPr>
          <w:rStyle w:val="CommentReference"/>
        </w:rPr>
        <w:commentReference w:id="30"/>
      </w:r>
    </w:p>
    <w:p w14:paraId="0000003A" w14:textId="58166047" w:rsidR="00A32E6C" w:rsidRPr="00C02792" w:rsidRDefault="00CD11F5">
      <w:pPr>
        <w:ind w:firstLine="720"/>
        <w:rPr>
          <w:highlight w:val="white"/>
        </w:rPr>
      </w:pPr>
      <w:r w:rsidRPr="00C02792">
        <w:rPr>
          <w:highlight w:val="white"/>
        </w:rPr>
        <w:t xml:space="preserve">Arrivals originating from outside of Alaska accounted for 83.3% of NBIC records </w:t>
      </w:r>
      <w:commentRangeStart w:id="31"/>
      <w:r w:rsidRPr="00C02792">
        <w:rPr>
          <w:highlight w:val="white"/>
        </w:rPr>
        <w:t>(</w:t>
      </w:r>
      <w:r w:rsidRPr="00C02792">
        <w:rPr>
          <w:highlight w:val="yellow"/>
        </w:rPr>
        <w:t>Figure 5a</w:t>
      </w:r>
      <w:r w:rsidRPr="00C02792">
        <w:rPr>
          <w:highlight w:val="white"/>
        </w:rPr>
        <w:t xml:space="preserve">). </w:t>
      </w:r>
      <w:commentRangeEnd w:id="31"/>
      <w:r w:rsidR="004B009F">
        <w:rPr>
          <w:rStyle w:val="CommentReference"/>
        </w:rPr>
        <w:commentReference w:id="31"/>
      </w:r>
      <w:r w:rsidRPr="00C02792">
        <w:rPr>
          <w:highlight w:val="white"/>
        </w:rPr>
        <w:t>California (</w:t>
      </w:r>
      <w:r w:rsidRPr="00C02792">
        <w:rPr>
          <w:i/>
          <w:highlight w:val="white"/>
        </w:rPr>
        <w:t xml:space="preserve">N </w:t>
      </w:r>
      <w:r w:rsidRPr="00C02792">
        <w:rPr>
          <w:highlight w:val="white"/>
        </w:rPr>
        <w:t>= 175), Washington (</w:t>
      </w:r>
      <w:r w:rsidRPr="00C02792">
        <w:rPr>
          <w:i/>
          <w:highlight w:val="white"/>
        </w:rPr>
        <w:t xml:space="preserve">N </w:t>
      </w:r>
      <w:r w:rsidRPr="00C02792">
        <w:rPr>
          <w:highlight w:val="white"/>
        </w:rPr>
        <w:t>= 142), and South Korea (</w:t>
      </w:r>
      <w:r w:rsidRPr="00C02792">
        <w:rPr>
          <w:i/>
          <w:highlight w:val="white"/>
        </w:rPr>
        <w:t xml:space="preserve">N </w:t>
      </w:r>
      <w:r w:rsidRPr="00C02792">
        <w:rPr>
          <w:highlight w:val="white"/>
        </w:rPr>
        <w:t>= 127) accounted for greater portions of vessel traffic into the Bering Sea than the more proximate Gulf of Alaska ports (</w:t>
      </w:r>
      <w:r w:rsidRPr="00C02792">
        <w:rPr>
          <w:i/>
          <w:highlight w:val="white"/>
        </w:rPr>
        <w:t xml:space="preserve">N </w:t>
      </w:r>
      <w:r w:rsidRPr="00C02792">
        <w:rPr>
          <w:highlight w:val="white"/>
        </w:rPr>
        <w:t>= 120). However, from VMS data, which predominantly includes smaller fishing vessels that do not report to the NBIC, an overwhelming majority of trips originated from Gulf of Alaska ports (</w:t>
      </w:r>
      <w:r w:rsidRPr="00C02792">
        <w:rPr>
          <w:i/>
          <w:highlight w:val="white"/>
        </w:rPr>
        <w:t xml:space="preserve">N </w:t>
      </w:r>
      <w:r w:rsidRPr="00C02792">
        <w:rPr>
          <w:highlight w:val="white"/>
        </w:rPr>
        <w:t xml:space="preserve">= 657; </w:t>
      </w:r>
      <w:commentRangeStart w:id="32"/>
      <w:r w:rsidRPr="00C02792">
        <w:rPr>
          <w:highlight w:val="yellow"/>
        </w:rPr>
        <w:t>Figure 5b</w:t>
      </w:r>
      <w:r w:rsidRPr="00C02792">
        <w:rPr>
          <w:highlight w:val="white"/>
        </w:rPr>
        <w:t>)</w:t>
      </w:r>
      <w:commentRangeEnd w:id="32"/>
      <w:r w:rsidR="004B009F">
        <w:rPr>
          <w:rStyle w:val="CommentReference"/>
        </w:rPr>
        <w:commentReference w:id="32"/>
      </w:r>
      <w:r w:rsidRPr="00C02792">
        <w:rPr>
          <w:highlight w:val="white"/>
        </w:rPr>
        <w:t xml:space="preserve">. While ports in the eastern Pacific Ocean accounted for more trips, most ballast water released in the Bering Sea originated from Asian ports. South Korea and China each accounted for an order of magnitude more ballast water (18,728 and 17,453 </w:t>
      </w:r>
      <w:proofErr w:type="spellStart"/>
      <w:r w:rsidRPr="00C02792">
        <w:rPr>
          <w:highlight w:val="white"/>
        </w:rPr>
        <w:t>mt</w:t>
      </w:r>
      <w:proofErr w:type="spellEnd"/>
      <w:r w:rsidRPr="00C02792">
        <w:rPr>
          <w:highlight w:val="white"/>
        </w:rPr>
        <w:t xml:space="preserve">, respectively) than the next greatest sources, Japan (7,183 </w:t>
      </w:r>
      <w:proofErr w:type="spellStart"/>
      <w:r w:rsidRPr="00C02792">
        <w:rPr>
          <w:highlight w:val="white"/>
        </w:rPr>
        <w:t>mt</w:t>
      </w:r>
      <w:proofErr w:type="spellEnd"/>
      <w:r w:rsidRPr="00C02792">
        <w:rPr>
          <w:highlight w:val="white"/>
        </w:rPr>
        <w:t xml:space="preserve">), Canada (6,912 </w:t>
      </w:r>
      <w:proofErr w:type="spellStart"/>
      <w:r w:rsidRPr="00C02792">
        <w:rPr>
          <w:highlight w:val="white"/>
        </w:rPr>
        <w:t>mt</w:t>
      </w:r>
      <w:proofErr w:type="spellEnd"/>
      <w:r w:rsidRPr="00C02792">
        <w:rPr>
          <w:highlight w:val="white"/>
        </w:rPr>
        <w:t xml:space="preserve">), and </w:t>
      </w:r>
      <w:r w:rsidRPr="00C02792">
        <w:rPr>
          <w:highlight w:val="white"/>
        </w:rPr>
        <w:lastRenderedPageBreak/>
        <w:t xml:space="preserve">Washington (3,852 </w:t>
      </w:r>
      <w:proofErr w:type="spellStart"/>
      <w:r w:rsidRPr="00C02792">
        <w:rPr>
          <w:highlight w:val="white"/>
        </w:rPr>
        <w:t>mt</w:t>
      </w:r>
      <w:proofErr w:type="spellEnd"/>
      <w:r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3CFB42B0" w:rsidR="00A32E6C" w:rsidRPr="00C02792" w:rsidRDefault="00CD11F5">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Of the 42 taxa assessed, </w:t>
      </w:r>
      <w:commentRangeStart w:id="33"/>
      <w:r w:rsidRPr="00C02792">
        <w:t>34</w:t>
      </w:r>
      <w:commentRangeEnd w:id="33"/>
      <w:r w:rsidRPr="00C02792">
        <w:commentReference w:id="33"/>
      </w:r>
      <w:r w:rsidRPr="00C02792">
        <w:t xml:space="preserve"> had year-round suitable survival conditions, and the remaining had suitable conditions for at least six weeks during summer (early July to mid-August). In addition, conditions in the Bering Sea were predicted to be suitable for the reproduction and growth of </w:t>
      </w:r>
      <w:commentRangeStart w:id="34"/>
      <w:r w:rsidRPr="00C02792">
        <w:rPr>
          <w:highlight w:val="yellow"/>
        </w:rPr>
        <w:t>24</w:t>
      </w:r>
      <w:commentRangeEnd w:id="34"/>
      <w:r w:rsidRPr="00C02792">
        <w:commentReference w:id="34"/>
      </w:r>
      <w:r w:rsidRPr="00C02792">
        <w:t xml:space="preserve"> of 2</w:t>
      </w:r>
      <w:r w:rsidR="00AA036A">
        <w:t>7</w:t>
      </w:r>
      <w:r w:rsidRPr="00C02792">
        <w:t xml:space="preserve"> </w:t>
      </w:r>
      <w:r w:rsidRPr="00680C30">
        <w:t xml:space="preserve">taxa </w:t>
      </w:r>
      <w:r w:rsidRPr="00680C30">
        <w:rPr>
          <w:highlight w:val="yellow"/>
        </w:rPr>
        <w:t>(</w:t>
      </w:r>
      <w:r w:rsidR="00AA036A" w:rsidRPr="00680C30">
        <w:rPr>
          <w:highlight w:val="yellow"/>
        </w:rPr>
        <w:t>8</w:t>
      </w:r>
      <w:r w:rsidRPr="00680C30">
        <w:rPr>
          <w:highlight w:val="yellow"/>
        </w:rPr>
        <w:t>9%)</w:t>
      </w:r>
      <w:r w:rsidRPr="00680C30">
        <w:t xml:space="preserve">. </w:t>
      </w:r>
      <w:r w:rsidR="00AA036A" w:rsidRPr="00680C30">
        <w:t xml:space="preserve">This value excludes </w:t>
      </w:r>
      <w:r w:rsidR="00AA036A" w:rsidRPr="00680C30">
        <w:rPr>
          <w:rFonts w:eastAsia="Arial"/>
          <w:color w:val="000000"/>
        </w:rPr>
        <w:t>t</w:t>
      </w:r>
      <w:r w:rsidR="00033A8B">
        <w:rPr>
          <w:rFonts w:eastAsia="Arial"/>
          <w:color w:val="000000"/>
        </w:rPr>
        <w:t>he t</w:t>
      </w:r>
      <w:r w:rsidR="00AA036A" w:rsidRPr="00680C30">
        <w:rPr>
          <w:rFonts w:eastAsia="Arial"/>
          <w:color w:val="000000"/>
        </w:rPr>
        <w:t xml:space="preserve">wo anadromous </w:t>
      </w:r>
      <w:r w:rsidR="00AA036A" w:rsidRPr="00680C30">
        <w:rPr>
          <w:rFonts w:eastAsia="Arial"/>
          <w:color w:val="000000"/>
        </w:rPr>
        <w:t>fish species</w:t>
      </w:r>
      <w:r w:rsidR="00033A8B">
        <w:rPr>
          <w:rFonts w:eastAsia="Arial"/>
          <w:color w:val="000000"/>
        </w:rPr>
        <w:t xml:space="preserve"> that have already been documented in the Bering Sea</w:t>
      </w:r>
      <w:r w:rsidR="00AA036A" w:rsidRPr="00680C30">
        <w:rPr>
          <w:rFonts w:eastAsia="Arial"/>
          <w:color w:val="000000"/>
        </w:rPr>
        <w:t xml:space="preserve">, </w:t>
      </w:r>
      <w:r w:rsidR="00033A8B">
        <w:rPr>
          <w:rFonts w:eastAsia="Arial"/>
          <w:color w:val="000000"/>
        </w:rPr>
        <w:t xml:space="preserve">and </w:t>
      </w:r>
      <w:r w:rsidR="00AA036A" w:rsidRPr="00680C30">
        <w:rPr>
          <w:rFonts w:eastAsia="Arial"/>
          <w:color w:val="000000"/>
        </w:rPr>
        <w:t>which</w:t>
      </w:r>
      <w:r w:rsidR="00AA036A" w:rsidRPr="00680C30">
        <w:rPr>
          <w:rFonts w:eastAsia="Arial"/>
          <w:color w:val="000000"/>
        </w:rPr>
        <w:t xml:space="preserve"> may readily find suitable reproductive habitat </w:t>
      </w:r>
      <w:r w:rsidR="00680C30" w:rsidRPr="00680C30">
        <w:rPr>
          <w:rFonts w:eastAsia="Arial"/>
          <w:color w:val="000000"/>
        </w:rPr>
        <w:t>in</w:t>
      </w:r>
      <w:r w:rsidR="00AA036A" w:rsidRPr="00680C30">
        <w:rPr>
          <w:rFonts w:eastAsia="Arial"/>
          <w:color w:val="000000"/>
        </w:rPr>
        <w:t xml:space="preserve"> the many river</w:t>
      </w:r>
      <w:bookmarkStart w:id="35" w:name="_GoBack"/>
      <w:bookmarkEnd w:id="35"/>
      <w:r w:rsidR="00680C30" w:rsidRPr="00680C30">
        <w:rPr>
          <w:rFonts w:eastAsia="Arial"/>
          <w:color w:val="000000"/>
        </w:rPr>
        <w:t>s</w:t>
      </w:r>
      <w:r w:rsidR="00AA036A" w:rsidRPr="00680C30">
        <w:rPr>
          <w:rFonts w:eastAsia="Arial"/>
          <w:color w:val="000000"/>
        </w:rPr>
        <w:t xml:space="preserve"> </w:t>
      </w:r>
      <w:r w:rsidR="00680C30" w:rsidRPr="00680C30">
        <w:rPr>
          <w:rFonts w:eastAsia="Arial"/>
          <w:color w:val="000000"/>
        </w:rPr>
        <w:t>that feed</w:t>
      </w:r>
      <w:r w:rsidR="00AA036A" w:rsidRPr="00680C30">
        <w:rPr>
          <w:rFonts w:eastAsia="Arial"/>
          <w:color w:val="000000"/>
        </w:rPr>
        <w:t xml:space="preserve"> into the Bering</w:t>
      </w:r>
      <w:r w:rsidR="00680C30" w:rsidRPr="00680C30">
        <w:rPr>
          <w:rFonts w:eastAsia="Arial"/>
          <w:color w:val="000000"/>
        </w:rPr>
        <w:t xml:space="preserve"> Sea</w:t>
      </w:r>
      <w:r w:rsidR="00AA036A" w:rsidRPr="00680C30">
        <w:rPr>
          <w:rFonts w:eastAsia="Arial"/>
          <w:color w:val="000000"/>
        </w:rPr>
        <w:t>.</w:t>
      </w:r>
      <w:r w:rsidR="00AA036A" w:rsidRPr="00680C30">
        <w:rPr>
          <w:rFonts w:eastAsia="Arial"/>
          <w:color w:val="000000"/>
        </w:rPr>
        <w:t xml:space="preserve"> </w:t>
      </w:r>
      <w:r w:rsidRPr="00680C30">
        <w:t>The southern Bering Sea, which incl</w:t>
      </w:r>
      <w:r w:rsidRPr="00C02792">
        <w:t xml:space="preserve">udes the Aleutian Islands chain, the Pribilof Islands, and the northwestern Alaska Peninsula, was highly suitable for both survival and establishment of NIS. Since the taxa we assessed have all been observed in marine ecoregions close to the Bering Sea, it is </w:t>
      </w:r>
      <w:r w:rsidRPr="00C02792">
        <w:lastRenderedPageBreak/>
        <w:t xml:space="preserve">conceivable that these species may frequently be transported to the Bering Sea, and given enough opportunity, may survive and establish populations under current Bering Sea conditions. </w:t>
      </w:r>
    </w:p>
    <w:p w14:paraId="0000003E" w14:textId="375CE518"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ED7432">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 Overland, 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xml:space="preserve">. Above this “boundary”, all taxa were predicted to have suitable survival conditions in </w:t>
      </w:r>
      <w:proofErr w:type="gramStart"/>
      <w:r w:rsidRPr="00C02792">
        <w:rPr>
          <w:rFonts w:eastAsia="Gungsuh"/>
        </w:rPr>
        <w:t>summer</w:t>
      </w:r>
      <w:proofErr w:type="gramEnd"/>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3869AD61" w:rsidR="00A32E6C" w:rsidRPr="00C02792" w:rsidRDefault="00CD11F5">
      <w:pPr>
        <w:ind w:firstLine="720"/>
      </w:pPr>
      <w:r w:rsidRPr="00C02792">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 xml:space="preserve">predicted in Norton Sound (~64°N) </w:t>
      </w:r>
      <w:commentRangeStart w:id="36"/>
      <w:r w:rsidRPr="00C02792">
        <w:t>(</w:t>
      </w:r>
      <w:r w:rsidRPr="00C02792">
        <w:rPr>
          <w:highlight w:val="yellow"/>
        </w:rPr>
        <w:t>Supplementary Figure 1</w:t>
      </w:r>
      <w:r w:rsidRPr="00C02792">
        <w:rPr>
          <w:rFonts w:eastAsia="Gungsuh"/>
        </w:rPr>
        <w:t>)</w:t>
      </w:r>
      <w:commentRangeEnd w:id="36"/>
      <w:r w:rsidR="000A1D7F">
        <w:rPr>
          <w:rStyle w:val="CommentReference"/>
        </w:rPr>
        <w:commentReference w:id="36"/>
      </w:r>
      <w:r w:rsidRPr="00C02792">
        <w:rPr>
          <w:rFonts w:eastAsia="Gungsuh"/>
        </w:rPr>
        <w:t xml:space="preserve">. Although Norton Sound freezes annually, its shallow waters create a high-latitude hotspot in the summer </w:t>
      </w:r>
      <w:r w:rsidR="000A1D7F">
        <w:rPr>
          <w:rFonts w:eastAsia="Gungsuh"/>
        </w:rPr>
        <w:fldChar w:fldCharType="begin" w:fldLock="1"/>
      </w:r>
      <w:r w:rsidR="00A86789">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collection-title":"NOAA Technical Memorandum OAR PMEL-145","id":"ITEM-2","issued":{"date-parts":[["2009"]]},"publisher-place":"Seattle, WA","title":"Retrospective analysis of sea surface temperature in the northern Bering and Chukchi seas","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w:t>
      </w:r>
      <w:r w:rsidRPr="00C02792">
        <w:lastRenderedPageBreak/>
        <w:t xml:space="preserve">elsewhere along the eastern Pacific coast, either did not have suitable temperatures or did not have enough time to complete development </w:t>
      </w:r>
      <w:r w:rsidR="000A1D7F">
        <w:fldChar w:fldCharType="begin" w:fldLock="1"/>
      </w:r>
      <w:r w:rsidR="000A1D7F">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 Whitlatch, Dijkstra, &amp; Harris, 2009)"},"properties":{"noteIndex":0},"schema":"https://github.com/citation-style-language/schema/raw/master/csl-citation.json"}</w:instrText>
      </w:r>
      <w:r w:rsidR="000A1D7F">
        <w:fldChar w:fldCharType="separate"/>
      </w:r>
      <w:r w:rsidR="000A1D7F" w:rsidRPr="000A1D7F">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4D6A5AFB"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ED7432">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ED7432">
        <w:rPr>
          <w:rFonts w:ascii="Cambria Math" w:hAnsi="Cambria Math" w:cs="Cambria Math"/>
        </w:rPr>
        <w:instrText>∼</w:instrText>
      </w:r>
      <w:r w:rsidR="00ED7432">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 Overland, et al., 2006; Mueter &amp; Litzow, 2008; P. J. Stabeno, Bond, &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ED7432">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 Eldevik, Smedsrud, &amp; Stroeve, 2018)"},"properties":{"noteIndex":0},"schema":"https://github.com/citation-style-language/schema/raw/master/csl-citation.json"}</w:instrText>
      </w:r>
      <w:r w:rsidR="00ED7432">
        <w:fldChar w:fldCharType="separate"/>
      </w:r>
      <w:r w:rsidR="00ED7432" w:rsidRPr="00ED7432">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surprising </w:t>
      </w:r>
      <w:r w:rsidR="00ED7432">
        <w:t>that</w:t>
      </w:r>
      <w:r w:rsidRPr="00C02792">
        <w:t xml:space="preserve"> potential NIS habitat expansions would follow similar patterns. 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xml:space="preserve">. Our models also predict increases in the length of the reproductive season as a result of warming </w:t>
      </w:r>
      <w:r w:rsidRPr="00C02792">
        <w:lastRenderedPageBreak/>
        <w:t>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earlier</w:t>
      </w:r>
      <w:r w:rsidR="00D12162" w:rsidRPr="00C02792">
        <w:t xml:space="preserve"> recruitment </w:t>
      </w:r>
      <w:r w:rsidR="00D12162">
        <w:fldChar w:fldCharType="begin" w:fldLock="1"/>
      </w:r>
      <w:r w:rsidR="00D12162">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 Fried, Osman, &amp; Whitlatch, 2002; Valdizan, Beninger, Decottignies, Chantrel, &amp; Cognie, 2011)"},"properties":{"noteIndex":0},"schema":"https://github.com/citation-style-language/schema/raw/master/csl-citation.json"}</w:instrText>
      </w:r>
      <w:r w:rsidR="00D12162">
        <w:fldChar w:fldCharType="separate"/>
      </w:r>
      <w:r w:rsidR="00D12162" w:rsidRPr="00D12162">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D12162">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 Buschbaum, van Beusekom, &amp; Reise, 2010)"},"properties":{"noteIndex":0},"schema":"https://github.com/citation-style-language/schema/raw/master/csl-citation.json"}</w:instrText>
      </w:r>
      <w:r w:rsidR="00D12162">
        <w:fldChar w:fldCharType="separate"/>
      </w:r>
      <w:r w:rsidR="00D12162" w:rsidRPr="00D12162">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5C2226">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 Westerman, &amp; Harris, 2017; Valdizan et al., 2011)"},"properties":{"noteIndex":0},"schema":"https://github.com/citation-style-language/schema/raw/master/csl-citation.json"}</w:instrText>
      </w:r>
      <w:r w:rsidR="00D12162">
        <w:fldChar w:fldCharType="separate"/>
      </w:r>
      <w:r w:rsidR="005C2226" w:rsidRPr="005C2226">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green crab’s growth 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w:t>
      </w:r>
      <w:r w:rsidRPr="00C02792">
        <w:lastRenderedPageBreak/>
        <w:t xml:space="preserve">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10">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3A743728"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A86789">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page":"123-160","title":"Tipping points, thresholds and the keystone role of physiology in marine climate change research","type":"article-journal","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lastRenderedPageBreak/>
        <w:t>Interactions between vessel traffic and predicted NIS habitat</w:t>
      </w:r>
    </w:p>
    <w:p w14:paraId="00000047" w14:textId="0181AA9E"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F479A2">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 MacIsaac, Bailey, &amp; Krkošek, 2015)"},"properties":{"noteIndex":0},"schema":"https://github.com/citation-style-language/schema/raw/master/csl-citation.json"}</w:instrText>
      </w:r>
      <w:r w:rsidR="00F479A2">
        <w:fldChar w:fldCharType="separate"/>
      </w:r>
      <w:r w:rsidR="00F479A2" w:rsidRPr="00F479A2">
        <w:rPr>
          <w:noProof/>
        </w:rPr>
        <w:t>(Chan, MacIsaac, Bailey, &amp; Krkošek, 2015)</w:t>
      </w:r>
      <w:r w:rsidR="00F479A2">
        <w:fldChar w:fldCharType="end"/>
      </w:r>
      <w:r w:rsidRPr="00C02792">
        <w:t xml:space="preserve">. </w:t>
      </w:r>
    </w:p>
    <w:p w14:paraId="09268470" w14:textId="62F6CDB1" w:rsidR="00B615AF" w:rsidRDefault="00CD11F5">
      <w:pPr>
        <w:ind w:firstLine="720"/>
      </w:pPr>
      <w:r w:rsidRPr="00C02792">
        <w:rPr>
          <w:color w:val="000000"/>
        </w:rPr>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ED7432">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 Harris, Holzer, &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B615AF">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 Inglis, Dey, &amp; Smith, 2009)"},"properties":{"noteIndex":0},"schema":"https://github.com/citation-style-language/schema/raw/master/csl-citation.json"}</w:instrText>
      </w:r>
      <w:r w:rsidR="00B615AF">
        <w:fldChar w:fldCharType="separate"/>
      </w:r>
      <w:r w:rsidR="00B615AF" w:rsidRPr="00B615AF">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Harbor to introductions </w:t>
      </w:r>
      <w:r w:rsidR="00B615AF">
        <w:rPr>
          <w:color w:val="000000"/>
        </w:rPr>
        <w:t xml:space="preserve">from vessels </w:t>
      </w:r>
      <w:r w:rsidRPr="00C02792">
        <w:rPr>
          <w:color w:val="000000"/>
        </w:rPr>
        <w:t xml:space="preserve">is particularly salient because of </w:t>
      </w:r>
      <w:r w:rsidRPr="00C02792">
        <w:t>its</w:t>
      </w:r>
      <w:r w:rsidRPr="00C02792">
        <w:rPr>
          <w:color w:val="000000"/>
        </w:rPr>
        <w:t xml:space="preserve"> location.</w:t>
      </w:r>
      <w:r w:rsidR="00ED7432">
        <w:rPr>
          <w:color w:val="000000"/>
        </w:rPr>
        <w:t xml:space="preserve"> Dutch Harbor is one of the southernmost ports in the Bering Sea (Figure 1) and</w:t>
      </w:r>
      <w:r w:rsidRPr="00C02792">
        <w:rPr>
          <w:color w:val="000000"/>
        </w:rPr>
        <w:t xml:space="preserve"> is</w:t>
      </w:r>
      <w:r w:rsidR="00ED7432">
        <w:rPr>
          <w:color w:val="000000"/>
        </w:rPr>
        <w:t xml:space="preserve"> within the area that is</w:t>
      </w:r>
      <w:r w:rsidRPr="00C02792">
        <w:rPr>
          <w:color w:val="000000"/>
        </w:rPr>
        <w:t xml:space="preserve"> predicted to have </w:t>
      </w:r>
      <w:r w:rsidR="00ED7432">
        <w:t>highly suitable conditions</w:t>
      </w:r>
      <w:r w:rsidRPr="00C02792">
        <w:t xml:space="preserve"> for NIS</w:t>
      </w:r>
      <w:r w:rsidR="00ED7432">
        <w:t xml:space="preserve"> </w:t>
      </w:r>
      <w:r w:rsidR="00ED7432" w:rsidRPr="00C02792">
        <w:t>survival and establishment</w:t>
      </w:r>
      <w:r w:rsidRPr="00C02792">
        <w:t xml:space="preserve"> </w:t>
      </w:r>
      <w:commentRangeStart w:id="37"/>
      <w:r w:rsidRPr="00C02792">
        <w:rPr>
          <w:highlight w:val="yellow"/>
        </w:rPr>
        <w:t xml:space="preserve">(Figure </w:t>
      </w:r>
      <w:r w:rsidR="00B615AF">
        <w:rPr>
          <w:highlight w:val="yellow"/>
        </w:rPr>
        <w:t>2, Figure 4</w:t>
      </w:r>
      <w:r w:rsidRPr="00C02792">
        <w:rPr>
          <w:highlight w:val="yellow"/>
        </w:rPr>
        <w:t>)</w:t>
      </w:r>
      <w:commentRangeEnd w:id="37"/>
      <w:r w:rsidR="00B615AF">
        <w:rPr>
          <w:rStyle w:val="CommentReference"/>
        </w:rPr>
        <w:commentReference w:id="37"/>
      </w:r>
      <w:r w:rsidRPr="00C02792">
        <w:t>.</w:t>
      </w:r>
    </w:p>
    <w:p w14:paraId="00000048" w14:textId="380BBE5E" w:rsidR="00A32E6C" w:rsidRPr="00C02792" w:rsidRDefault="00CD11F5" w:rsidP="00B615AF">
      <w:pPr>
        <w:ind w:firstLine="720"/>
      </w:pPr>
      <w:r w:rsidRPr="00C02792">
        <w:t xml:space="preserve">Although the northern Bering Sea </w:t>
      </w:r>
      <w:r w:rsidR="00B615AF">
        <w:t>was predicted to have low suitability for NIS</w:t>
      </w:r>
      <w:r w:rsidRPr="00C02792">
        <w:t xml:space="preserve">, </w:t>
      </w:r>
      <w:r w:rsidR="00B615AF">
        <w:t>c</w:t>
      </w:r>
      <w:r w:rsidR="00B615AF" w:rsidRPr="00C02792">
        <w:t xml:space="preserve">ertain areas in the northern Bering Sea, such as the coastlines of Norton Sound, are already predicted to be warm enough to support reproduction and survival </w:t>
      </w:r>
      <w:commentRangeStart w:id="38"/>
      <w:r w:rsidR="00B615AF" w:rsidRPr="00C02792">
        <w:rPr>
          <w:highlight w:val="yellow"/>
        </w:rPr>
        <w:t xml:space="preserve">(Figure </w:t>
      </w:r>
      <w:r w:rsidR="00B615AF">
        <w:rPr>
          <w:highlight w:val="yellow"/>
        </w:rPr>
        <w:t>2, Figure 4</w:t>
      </w:r>
      <w:r w:rsidR="00B615AF" w:rsidRPr="00C02792">
        <w:rPr>
          <w:highlight w:val="yellow"/>
        </w:rPr>
        <w:t>)</w:t>
      </w:r>
      <w:commentRangeEnd w:id="38"/>
      <w:r w:rsidR="00B615AF">
        <w:rPr>
          <w:rStyle w:val="CommentReference"/>
        </w:rPr>
        <w:commentReference w:id="38"/>
      </w:r>
      <w:r w:rsidR="00B615AF">
        <w:t xml:space="preserve">. The northern Bering </w:t>
      </w:r>
      <w:r w:rsidR="00B615AF">
        <w:lastRenderedPageBreak/>
        <w:t xml:space="preserve">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B615AF">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 Worm, Fogarty, Sarmiento, &amp; Levin, 2013)"},"properties":{"noteIndex":0},"schema":"https://github.com/citation-style-language/schema/raw/master/csl-citation.json"}</w:instrText>
      </w:r>
      <w:r w:rsidR="00B615AF">
        <w:fldChar w:fldCharType="separate"/>
      </w:r>
      <w:r w:rsidR="00B615AF" w:rsidRPr="00B615AF">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66069725"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D056AD">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In the absence of data on propagule pressure, 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5D708903" w:rsidR="00A32E6C" w:rsidRPr="00C02792" w:rsidRDefault="00CD11F5">
      <w:pPr>
        <w:ind w:firstLine="720"/>
      </w:pPr>
      <w:commentRangeStart w:id="39"/>
      <w:r w:rsidRPr="00C02792">
        <w:t xml:space="preserve">While it has recently been believed that NIS introductions and establishment have been restricted in the Arctic due to cold water temperatures which yield inhospitable environments for many introduced taxa, our results indicate that (1) recent Bering Sea conditions offer potential </w:t>
      </w:r>
      <w:r w:rsidRPr="00C02792">
        <w:lastRenderedPageBreak/>
        <w:t>habitat 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emperatures currently limit the establishment of NIS in the northern Bering Sea, but emphasize the susceptibility of the southeastern Bering Sea, whose relatively warmer water temperatures are suitable for the year-round survival and reproduction for a large number of taxa. The suitable temperature conditions of the southern Bering Sea are especially concerning given the high vessel traffic in the region, notably to and from the port of Dutch Harbor.</w:t>
      </w:r>
      <w:r w:rsidR="000F7D47">
        <w:t xml:space="preserve"> </w:t>
      </w:r>
      <w:r w:rsidR="000F7D47" w:rsidRPr="00C02792">
        <w:t xml:space="preserve">Given the low number of NIS that currently exist in the region, the Bering Sea </w:t>
      </w:r>
      <w:r w:rsidR="000F7D47">
        <w:t>would</w:t>
      </w:r>
      <w:r w:rsidR="000F7D47" w:rsidRPr="00C02792">
        <w:t xml:space="preserve"> benefit from ongoing monitoring and programs aimed at prevention and early detection.</w:t>
      </w:r>
      <w:r w:rsidRPr="00C02792">
        <w:t xml:space="preserve"> As declining sea ice cover makes the Arctic an increasingly popular shortcut between the Pacific and Atlantic, we expect the risk of NIS introductions in the region to increase. </w:t>
      </w:r>
      <w:commentRangeEnd w:id="39"/>
      <w:r w:rsidRPr="00C02792">
        <w:commentReference w:id="39"/>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Karnak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 xml:space="preserve">Marcus Geist for his GIS wizarding and Dr. Al Hermann for insightful conversations about the ROMS. </w:t>
      </w:r>
      <w:r w:rsidRPr="00C02792">
        <w:lastRenderedPageBreak/>
        <w:t xml:space="preserve">Additional thanks </w:t>
      </w:r>
      <w:proofErr w:type="gramStart"/>
      <w:r w:rsidRPr="00C02792">
        <w:t>goes</w:t>
      </w:r>
      <w:proofErr w:type="gramEnd"/>
      <w:r w:rsidRPr="00C02792">
        <w:t xml:space="preserve"> to Dr. Matthew Carlson and Dr. Michael Carey for valuable feedback on this manuscript.</w:t>
      </w:r>
      <w:r w:rsidRPr="00C02792">
        <w:br w:type="page"/>
      </w:r>
    </w:p>
    <w:p w14:paraId="2749610E" w14:textId="2A506A3B" w:rsidR="00B615AF" w:rsidRDefault="00B615AF" w:rsidP="00B615AF">
      <w:pPr>
        <w:pStyle w:val="Heading1"/>
      </w:pPr>
      <w:commentRangeStart w:id="40"/>
      <w:r>
        <w:lastRenderedPageBreak/>
        <w:t>References</w:t>
      </w:r>
      <w:commentRangeEnd w:id="40"/>
      <w:r w:rsidR="00A86789">
        <w:rPr>
          <w:rStyle w:val="CommentReference"/>
          <w:b w:val="0"/>
        </w:rPr>
        <w:commentReference w:id="40"/>
      </w:r>
    </w:p>
    <w:p w14:paraId="32C379DA" w14:textId="71D3D82C" w:rsidR="00A86789" w:rsidRPr="00A86789" w:rsidRDefault="00B615AF" w:rsidP="00A867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6789" w:rsidRPr="00A86789">
        <w:rPr>
          <w:noProof/>
        </w:rPr>
        <w:t xml:space="preserve">Alvsvåg, J., Agnalt, A. L., &amp; Jørstad, K. E. (2009). Evidence for a permanent establishment of the snow crab (Chionoecetes opilio) in the Barents Sea. </w:t>
      </w:r>
      <w:r w:rsidR="00A86789" w:rsidRPr="00A86789">
        <w:rPr>
          <w:i/>
          <w:iCs/>
          <w:noProof/>
        </w:rPr>
        <w:t>Biological Invasions</w:t>
      </w:r>
      <w:r w:rsidR="00A86789" w:rsidRPr="00A86789">
        <w:rPr>
          <w:noProof/>
        </w:rPr>
        <w:t xml:space="preserve">, </w:t>
      </w:r>
      <w:r w:rsidR="00A86789" w:rsidRPr="00A86789">
        <w:rPr>
          <w:i/>
          <w:iCs/>
          <w:noProof/>
        </w:rPr>
        <w:t>11</w:t>
      </w:r>
      <w:r w:rsidR="00A86789" w:rsidRPr="00A86789">
        <w:rPr>
          <w:noProof/>
        </w:rPr>
        <w:t>(3), 587–595. doi: 10.1007/s10530-008-9273-7</w:t>
      </w:r>
    </w:p>
    <w:p w14:paraId="1026704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Ashton, G. V., Riedlecker, E. I., &amp; Ruiz, G. M. (2008). First non-native crustacean established in coastal waters of Alaska. </w:t>
      </w:r>
      <w:r w:rsidRPr="00A86789">
        <w:rPr>
          <w:i/>
          <w:iCs/>
          <w:noProof/>
        </w:rPr>
        <w:t>Aquatic Biology</w:t>
      </w:r>
      <w:r w:rsidRPr="00A86789">
        <w:rPr>
          <w:noProof/>
        </w:rPr>
        <w:t xml:space="preserve">, </w:t>
      </w:r>
      <w:r w:rsidRPr="00A86789">
        <w:rPr>
          <w:i/>
          <w:iCs/>
          <w:noProof/>
        </w:rPr>
        <w:t>3</w:t>
      </w:r>
      <w:r w:rsidRPr="00A86789">
        <w:rPr>
          <w:noProof/>
        </w:rPr>
        <w:t>(2), 133–137. doi: 10.3354/ab00070</w:t>
      </w:r>
    </w:p>
    <w:p w14:paraId="2DAECDC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arbeaux, S. J., &amp; Hollowed, A. B. (2018). Ontogeny matters: Climate variability and effects on fish distribution in the eastern Bering Sea. </w:t>
      </w:r>
      <w:r w:rsidRPr="00A86789">
        <w:rPr>
          <w:i/>
          <w:iCs/>
          <w:noProof/>
        </w:rPr>
        <w:t>Fisheries Oceanography</w:t>
      </w:r>
      <w:r w:rsidRPr="00A86789">
        <w:rPr>
          <w:noProof/>
        </w:rPr>
        <w:t xml:space="preserve">, </w:t>
      </w:r>
      <w:r w:rsidRPr="00A86789">
        <w:rPr>
          <w:i/>
          <w:iCs/>
          <w:noProof/>
        </w:rPr>
        <w:t>27</w:t>
      </w:r>
      <w:r w:rsidRPr="00A86789">
        <w:rPr>
          <w:noProof/>
        </w:rPr>
        <w:t>(1), 1–15. doi: 10.1111/fog.12229</w:t>
      </w:r>
    </w:p>
    <w:p w14:paraId="26183D2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Keitt, T., &amp; Rowlingson, R. (2018). </w:t>
      </w:r>
      <w:r w:rsidRPr="00A86789">
        <w:rPr>
          <w:i/>
          <w:iCs/>
          <w:noProof/>
        </w:rPr>
        <w:t>rgdal: Bindings for the “geospatial” data abstraction library. R package version 1.2-20</w:t>
      </w:r>
      <w:r w:rsidRPr="00A86789">
        <w:rPr>
          <w:noProof/>
        </w:rPr>
        <w:t>.</w:t>
      </w:r>
    </w:p>
    <w:p w14:paraId="0AEEEB6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amp; Lewin-Koh, N. (2017). </w:t>
      </w:r>
      <w:r w:rsidRPr="00A86789">
        <w:rPr>
          <w:i/>
          <w:iCs/>
          <w:noProof/>
        </w:rPr>
        <w:t>maptools: Tools for reading and handling spatial objects. R package version 0.9-2</w:t>
      </w:r>
      <w:r w:rsidRPr="00A86789">
        <w:rPr>
          <w:noProof/>
        </w:rPr>
        <w:t>.</w:t>
      </w:r>
    </w:p>
    <w:p w14:paraId="0ACA311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amp; Rundel, C. (2017). </w:t>
      </w:r>
      <w:r w:rsidRPr="00A86789">
        <w:rPr>
          <w:i/>
          <w:iCs/>
          <w:noProof/>
        </w:rPr>
        <w:t>rgeos: Interface to Geometry Engine - Open Source ('GEOS’). R package version 0.3-26</w:t>
      </w:r>
      <w:r w:rsidRPr="00A86789">
        <w:rPr>
          <w:noProof/>
        </w:rPr>
        <w:t>.</w:t>
      </w:r>
    </w:p>
    <w:p w14:paraId="09C9918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S., Pebesma, E., &amp; Gomez-Rubio, V. (2013). </w:t>
      </w:r>
      <w:r w:rsidRPr="00A86789">
        <w:rPr>
          <w:i/>
          <w:iCs/>
          <w:noProof/>
        </w:rPr>
        <w:t>Applied spatial data analysis with R. Second edition.</w:t>
      </w:r>
      <w:r w:rsidRPr="00A86789">
        <w:rPr>
          <w:noProof/>
        </w:rPr>
        <w:t xml:space="preserve"> New York: Springer.</w:t>
      </w:r>
    </w:p>
    <w:p w14:paraId="14DFAF0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arlton, J. T. (1996). Pattern, process, and prediction in marine invasion ecology. </w:t>
      </w:r>
      <w:r w:rsidRPr="00A86789">
        <w:rPr>
          <w:i/>
          <w:iCs/>
          <w:noProof/>
        </w:rPr>
        <w:t>Biological Conservation</w:t>
      </w:r>
      <w:r w:rsidRPr="00A86789">
        <w:rPr>
          <w:noProof/>
        </w:rPr>
        <w:t xml:space="preserve">, </w:t>
      </w:r>
      <w:r w:rsidRPr="00A86789">
        <w:rPr>
          <w:i/>
          <w:iCs/>
          <w:noProof/>
        </w:rPr>
        <w:t>78</w:t>
      </w:r>
      <w:r w:rsidRPr="00A86789">
        <w:rPr>
          <w:noProof/>
        </w:rPr>
        <w:t>(1–2), 97–106. doi: 10.1016/0006-3207(96)00020-1</w:t>
      </w:r>
    </w:p>
    <w:p w14:paraId="644B272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Briski, E., Bailey, S. A., &amp; MacIsaac, H. J. (2014). Richness–abundance relationships for zooplankton in ballast water: temperate versus Arctic comparisons. </w:t>
      </w:r>
      <w:r w:rsidRPr="00A86789">
        <w:rPr>
          <w:i/>
          <w:iCs/>
          <w:noProof/>
        </w:rPr>
        <w:t>ICES Journal of Marine Science</w:t>
      </w:r>
      <w:r w:rsidRPr="00A86789">
        <w:rPr>
          <w:noProof/>
        </w:rPr>
        <w:t xml:space="preserve">, </w:t>
      </w:r>
      <w:r w:rsidRPr="00A86789">
        <w:rPr>
          <w:i/>
          <w:iCs/>
          <w:noProof/>
        </w:rPr>
        <w:t>71</w:t>
      </w:r>
      <w:r w:rsidRPr="00A86789">
        <w:rPr>
          <w:noProof/>
        </w:rPr>
        <w:t>(7), 1876–1884. doi: 10.1093/icesjms/fsu020</w:t>
      </w:r>
    </w:p>
    <w:p w14:paraId="32296A5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MacIsaac, H. J., &amp; Bailey, S. A. (2016). Survival of ship biofouling assemblages </w:t>
      </w:r>
      <w:r w:rsidRPr="00A86789">
        <w:rPr>
          <w:noProof/>
        </w:rPr>
        <w:lastRenderedPageBreak/>
        <w:t xml:space="preserve">during and after voyages to the Canadian Arctic. </w:t>
      </w:r>
      <w:r w:rsidRPr="00A86789">
        <w:rPr>
          <w:i/>
          <w:iCs/>
          <w:noProof/>
        </w:rPr>
        <w:t>Marine Biology</w:t>
      </w:r>
      <w:r w:rsidRPr="00A86789">
        <w:rPr>
          <w:noProof/>
        </w:rPr>
        <w:t xml:space="preserve">, </w:t>
      </w:r>
      <w:r w:rsidRPr="00A86789">
        <w:rPr>
          <w:i/>
          <w:iCs/>
          <w:noProof/>
        </w:rPr>
        <w:t>163</w:t>
      </w:r>
      <w:r w:rsidRPr="00A86789">
        <w:rPr>
          <w:noProof/>
        </w:rPr>
        <w:t>(12), 250. doi: 10.1007/s00227-016-3029-1</w:t>
      </w:r>
    </w:p>
    <w:p w14:paraId="79E26D4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MacIsaac, H. J., Bailey, S. A., &amp; Krkošek, M. (2015). Relative importance of vessel hull fouling and ballast water as transport vectors of nonindigenous species to the Canadian Arctic. </w:t>
      </w:r>
      <w:r w:rsidRPr="00A86789">
        <w:rPr>
          <w:i/>
          <w:iCs/>
          <w:noProof/>
        </w:rPr>
        <w:t>Canadian Journal of Fisheries and Aquatic Sciences</w:t>
      </w:r>
      <w:r w:rsidRPr="00A86789">
        <w:rPr>
          <w:noProof/>
        </w:rPr>
        <w:t xml:space="preserve">, </w:t>
      </w:r>
      <w:r w:rsidRPr="00A86789">
        <w:rPr>
          <w:i/>
          <w:iCs/>
          <w:noProof/>
        </w:rPr>
        <w:t>72</w:t>
      </w:r>
      <w:r w:rsidRPr="00A86789">
        <w:rPr>
          <w:noProof/>
        </w:rPr>
        <w:t>(8), 1230–1242. doi: 10.1139/cjfas-2014-0473</w:t>
      </w:r>
    </w:p>
    <w:p w14:paraId="7E86B0B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e Rivera, C. E., Hitchcock, N. G., Teck, S. J., Steves, B. P., Hines, A. H., &amp; Ruiz, G. M. (2007). Larval development rate predicts range expansion of an introduced crab. </w:t>
      </w:r>
      <w:r w:rsidRPr="00A86789">
        <w:rPr>
          <w:i/>
          <w:iCs/>
          <w:noProof/>
        </w:rPr>
        <w:t>Marine Biology</w:t>
      </w:r>
      <w:r w:rsidRPr="00A86789">
        <w:rPr>
          <w:noProof/>
        </w:rPr>
        <w:t xml:space="preserve">, </w:t>
      </w:r>
      <w:r w:rsidRPr="00A86789">
        <w:rPr>
          <w:i/>
          <w:iCs/>
          <w:noProof/>
        </w:rPr>
        <w:t>150</w:t>
      </w:r>
      <w:r w:rsidRPr="00A86789">
        <w:rPr>
          <w:noProof/>
        </w:rPr>
        <w:t>(6), 1275–1288. doi: 10.1007/s00227-006-0451-9</w:t>
      </w:r>
    </w:p>
    <w:p w14:paraId="1036C67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e Rivera, C. E., Steves, B. P., Fofonoff, P. W., Hines, A. H., &amp; Ruiz, G. M. (2011). Potential for high-latitude marine invasions along western North America. </w:t>
      </w:r>
      <w:r w:rsidRPr="00A86789">
        <w:rPr>
          <w:i/>
          <w:iCs/>
          <w:noProof/>
        </w:rPr>
        <w:t>Diversity and Distributions</w:t>
      </w:r>
      <w:r w:rsidRPr="00A86789">
        <w:rPr>
          <w:noProof/>
        </w:rPr>
        <w:t xml:space="preserve">, </w:t>
      </w:r>
      <w:r w:rsidRPr="00A86789">
        <w:rPr>
          <w:i/>
          <w:iCs/>
          <w:noProof/>
        </w:rPr>
        <w:t>17</w:t>
      </w:r>
      <w:r w:rsidRPr="00A86789">
        <w:rPr>
          <w:noProof/>
        </w:rPr>
        <w:t>(6), 1198–1209. doi: 10.1111/j.1472-4642.2011.00790.x</w:t>
      </w:r>
    </w:p>
    <w:p w14:paraId="206940B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ijkstra, J. A., Westerman, E. L., &amp; Harris, L. G. (2017). Elevated seasonal temperatures eliminate thermal barriers of reproduction of a dominant invasive species: A community state change for northern communities? </w:t>
      </w:r>
      <w:r w:rsidRPr="00A86789">
        <w:rPr>
          <w:i/>
          <w:iCs/>
          <w:noProof/>
        </w:rPr>
        <w:t>Diversity and Distributions</w:t>
      </w:r>
      <w:r w:rsidRPr="00A86789">
        <w:rPr>
          <w:noProof/>
        </w:rPr>
        <w:t xml:space="preserve">, </w:t>
      </w:r>
      <w:r w:rsidRPr="00A86789">
        <w:rPr>
          <w:i/>
          <w:iCs/>
          <w:noProof/>
        </w:rPr>
        <w:t>23</w:t>
      </w:r>
      <w:r w:rsidRPr="00A86789">
        <w:rPr>
          <w:noProof/>
        </w:rPr>
        <w:t>(10), 1182–1192. doi: 10.1111/ddi.12604</w:t>
      </w:r>
    </w:p>
    <w:p w14:paraId="00E472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Eguíluz, V. M., Fernández-Gracia, J., Irigoien, X., &amp; Duarte, C. M. (2016). A quantitative assessment of Arctic shipping in 2010-2014. </w:t>
      </w:r>
      <w:r w:rsidRPr="00A86789">
        <w:rPr>
          <w:i/>
          <w:iCs/>
          <w:noProof/>
        </w:rPr>
        <w:t>Scientific Reports</w:t>
      </w:r>
      <w:r w:rsidRPr="00A86789">
        <w:rPr>
          <w:noProof/>
        </w:rPr>
        <w:t xml:space="preserve">, </w:t>
      </w:r>
      <w:r w:rsidRPr="00A86789">
        <w:rPr>
          <w:i/>
          <w:iCs/>
          <w:noProof/>
        </w:rPr>
        <w:t>6</w:t>
      </w:r>
      <w:r w:rsidRPr="00A86789">
        <w:rPr>
          <w:noProof/>
        </w:rPr>
        <w:t>(March), 3–8. doi: 10.1038/srep30682</w:t>
      </w:r>
    </w:p>
    <w:p w14:paraId="57138B3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loerl, O., Inglis, G. J., Dey, K., &amp; Smith, A. (2009). The importance of transport hubs in stepping-stone invasions. </w:t>
      </w:r>
      <w:r w:rsidRPr="00A86789">
        <w:rPr>
          <w:i/>
          <w:iCs/>
          <w:noProof/>
        </w:rPr>
        <w:t>Journal of Applied Ecology</w:t>
      </w:r>
      <w:r w:rsidRPr="00A86789">
        <w:rPr>
          <w:noProof/>
        </w:rPr>
        <w:t xml:space="preserve">, </w:t>
      </w:r>
      <w:r w:rsidRPr="00A86789">
        <w:rPr>
          <w:i/>
          <w:iCs/>
          <w:noProof/>
        </w:rPr>
        <w:t>46</w:t>
      </w:r>
      <w:r w:rsidRPr="00A86789">
        <w:rPr>
          <w:noProof/>
        </w:rPr>
        <w:t>(1), 37–45. doi: 10.1111/j.1365-2664.2008.01540.x</w:t>
      </w:r>
    </w:p>
    <w:p w14:paraId="23D097C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ofonoff, P. W., Ruiz, G. M., Steves, B., Simkanin, C., &amp; Carlton, J. T. (2018). National Exotic </w:t>
      </w:r>
      <w:r w:rsidRPr="00A86789">
        <w:rPr>
          <w:noProof/>
        </w:rPr>
        <w:lastRenderedPageBreak/>
        <w:t>Marine and Estuarine Species Information System (NEMESIS). Retrieved from http://invasions.si.edu/nemesis/</w:t>
      </w:r>
    </w:p>
    <w:p w14:paraId="145C31B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ossheim, M., Primicerio, R., Johannesen, E., Ingvaldsen, R. B., Aschan, M. M., &amp; Dolgov, A. V. (2015). Recent warming leads to a rapid borealization of fish communities in the Arctic. </w:t>
      </w:r>
      <w:r w:rsidRPr="00A86789">
        <w:rPr>
          <w:i/>
          <w:iCs/>
          <w:noProof/>
        </w:rPr>
        <w:t>Nature Climate Change</w:t>
      </w:r>
      <w:r w:rsidRPr="00A86789">
        <w:rPr>
          <w:noProof/>
        </w:rPr>
        <w:t xml:space="preserve">, </w:t>
      </w:r>
      <w:r w:rsidRPr="00A86789">
        <w:rPr>
          <w:i/>
          <w:iCs/>
          <w:noProof/>
        </w:rPr>
        <w:t>5</w:t>
      </w:r>
      <w:r w:rsidRPr="00A86789">
        <w:rPr>
          <w:noProof/>
        </w:rPr>
        <w:t>(7), 673–677. doi: 10.1038/nclimate2647</w:t>
      </w:r>
    </w:p>
    <w:p w14:paraId="2FED2E8D" w14:textId="77777777" w:rsidR="00A86789" w:rsidRPr="00A86789" w:rsidRDefault="00A86789" w:rsidP="00A86789">
      <w:pPr>
        <w:widowControl w:val="0"/>
        <w:autoSpaceDE w:val="0"/>
        <w:autoSpaceDN w:val="0"/>
        <w:adjustRightInd w:val="0"/>
        <w:ind w:left="480" w:hanging="480"/>
        <w:rPr>
          <w:noProof/>
        </w:rPr>
      </w:pPr>
      <w:r w:rsidRPr="00A86789">
        <w:rPr>
          <w:noProof/>
        </w:rPr>
        <w:t>Fuller, P. F., &amp; Benson, A. J. (2013). Nonindigenous Aquatic Species Database (NAS). Retrieved from https://nas.er.usgs.gov/</w:t>
      </w:r>
    </w:p>
    <w:p w14:paraId="391F999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arnier, S. (2016). </w:t>
      </w:r>
      <w:r w:rsidRPr="00A86789">
        <w:rPr>
          <w:i/>
          <w:iCs/>
          <w:noProof/>
        </w:rPr>
        <w:t>viridis: Default color maps from “matplotlib”. R package version 0.3.4</w:t>
      </w:r>
      <w:r w:rsidRPr="00A86789">
        <w:rPr>
          <w:noProof/>
        </w:rPr>
        <w:t>.</w:t>
      </w:r>
    </w:p>
    <w:p w14:paraId="0C54CCF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oldsmit, J., Archambault, P., Chust, G., Villarino, E., Liu, G., Lukovich, J. V., … Howland, K. L. (2018). Projecting present and future habitat suitability of ship-mediated aquatic invasive species in the Canadian Arctic. </w:t>
      </w:r>
      <w:r w:rsidRPr="00A86789">
        <w:rPr>
          <w:i/>
          <w:iCs/>
          <w:noProof/>
        </w:rPr>
        <w:t>Biological Invasions</w:t>
      </w:r>
      <w:r w:rsidRPr="00A86789">
        <w:rPr>
          <w:noProof/>
        </w:rPr>
        <w:t xml:space="preserve">, </w:t>
      </w:r>
      <w:r w:rsidRPr="00A86789">
        <w:rPr>
          <w:i/>
          <w:iCs/>
          <w:noProof/>
        </w:rPr>
        <w:t>20</w:t>
      </w:r>
      <w:r w:rsidRPr="00A86789">
        <w:rPr>
          <w:noProof/>
        </w:rPr>
        <w:t>(2), 501–517. doi: 10.1007/s10530-017-1553-7</w:t>
      </w:r>
    </w:p>
    <w:p w14:paraId="2C47EAA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2012). Shifting patterns of life in the Pacific Arctic and sub-Arctic seas. </w:t>
      </w:r>
      <w:r w:rsidRPr="00A86789">
        <w:rPr>
          <w:i/>
          <w:iCs/>
          <w:noProof/>
        </w:rPr>
        <w:t>Annual Review of Marine Science</w:t>
      </w:r>
      <w:r w:rsidRPr="00A86789">
        <w:rPr>
          <w:noProof/>
        </w:rPr>
        <w:t xml:space="preserve">, </w:t>
      </w:r>
      <w:r w:rsidRPr="00A86789">
        <w:rPr>
          <w:i/>
          <w:iCs/>
          <w:noProof/>
        </w:rPr>
        <w:t>4</w:t>
      </w:r>
      <w:r w:rsidRPr="00A86789">
        <w:rPr>
          <w:noProof/>
        </w:rPr>
        <w:t>(1), 63–78. doi: 10.1146/annurev-marine-120710-100926</w:t>
      </w:r>
    </w:p>
    <w:p w14:paraId="5E02217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Cooper, L. W., Feder, H. M., &amp; Sirenko, B. I. (2006). Ecosystem dynamics of the Pacific-influenced Northern Bering and Chukchi Seas in the Amerasian Arctic. </w:t>
      </w:r>
      <w:r w:rsidRPr="00A86789">
        <w:rPr>
          <w:i/>
          <w:iCs/>
          <w:noProof/>
        </w:rPr>
        <w:t>Progress in Oceanography</w:t>
      </w:r>
      <w:r w:rsidRPr="00A86789">
        <w:rPr>
          <w:noProof/>
        </w:rPr>
        <w:t xml:space="preserve">, </w:t>
      </w:r>
      <w:r w:rsidRPr="00A86789">
        <w:rPr>
          <w:i/>
          <w:iCs/>
          <w:noProof/>
        </w:rPr>
        <w:t>71</w:t>
      </w:r>
      <w:r w:rsidRPr="00A86789">
        <w:rPr>
          <w:noProof/>
        </w:rPr>
        <w:t>(2–4), 331–361. doi: 10.1016/j.pocean.2006.10.001</w:t>
      </w:r>
    </w:p>
    <w:p w14:paraId="12C9FA4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Overland, J. E., Moore, S. E., Farley, E. V, Carmack, E. C., Cooper, L. W., … McNutt, S. L. (2006). A major ecosystem shift in the Northern Bering Sea. </w:t>
      </w:r>
      <w:r w:rsidRPr="00A86789">
        <w:rPr>
          <w:i/>
          <w:iCs/>
          <w:noProof/>
        </w:rPr>
        <w:t>Science</w:t>
      </w:r>
      <w:r w:rsidRPr="00A86789">
        <w:rPr>
          <w:noProof/>
        </w:rPr>
        <w:t xml:space="preserve">, </w:t>
      </w:r>
      <w:r w:rsidRPr="00A86789">
        <w:rPr>
          <w:i/>
          <w:iCs/>
          <w:noProof/>
        </w:rPr>
        <w:t>311</w:t>
      </w:r>
      <w:r w:rsidRPr="00A86789">
        <w:rPr>
          <w:noProof/>
        </w:rPr>
        <w:t>, 1461–1464. doi: 10.1126/science.1121365</w:t>
      </w:r>
    </w:p>
    <w:p w14:paraId="6992D31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u, Z., Gu, L., Eils, R., Schlesner, M., &amp; Brors, B. (2014). circlize implements and enhances circular visualization in R. </w:t>
      </w:r>
      <w:r w:rsidRPr="00A86789">
        <w:rPr>
          <w:i/>
          <w:iCs/>
          <w:noProof/>
        </w:rPr>
        <w:t>Bioinformatics</w:t>
      </w:r>
      <w:r w:rsidRPr="00A86789">
        <w:rPr>
          <w:noProof/>
        </w:rPr>
        <w:t xml:space="preserve">, </w:t>
      </w:r>
      <w:r w:rsidRPr="00A86789">
        <w:rPr>
          <w:i/>
          <w:iCs/>
          <w:noProof/>
        </w:rPr>
        <w:t>30</w:t>
      </w:r>
      <w:r w:rsidRPr="00A86789">
        <w:rPr>
          <w:noProof/>
        </w:rPr>
        <w:t xml:space="preserve">(19), 2811–2812. doi: </w:t>
      </w:r>
      <w:r w:rsidRPr="00A86789">
        <w:rPr>
          <w:noProof/>
        </w:rPr>
        <w:lastRenderedPageBreak/>
        <w:t>10.1093/bioinformatics/btu393</w:t>
      </w:r>
    </w:p>
    <w:p w14:paraId="40B9627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borg, L.-M., Jerde, C. L., Lodge, D. M., Ruiz, G. M., &amp; MacIsaac, H. J. (2007). Predicting invasion risk using measures of introduction effort and environmental niche models. </w:t>
      </w:r>
      <w:r w:rsidRPr="00A86789">
        <w:rPr>
          <w:i/>
          <w:iCs/>
          <w:noProof/>
        </w:rPr>
        <w:t>Ecological Applications</w:t>
      </w:r>
      <w:r w:rsidRPr="00A86789">
        <w:rPr>
          <w:noProof/>
        </w:rPr>
        <w:t xml:space="preserve">, </w:t>
      </w:r>
      <w:r w:rsidRPr="00A86789">
        <w:rPr>
          <w:i/>
          <w:iCs/>
          <w:noProof/>
        </w:rPr>
        <w:t>17</w:t>
      </w:r>
      <w:r w:rsidRPr="00A86789">
        <w:rPr>
          <w:noProof/>
        </w:rPr>
        <w:t>(3), 663–674.</w:t>
      </w:r>
    </w:p>
    <w:p w14:paraId="230336C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mann, A. J., Gibson, G. A., Bond, N. A., Curchitser, E. N., Hedstrom, K., Cheng, W., … Aydin, K. (2016). Projected future biophysical states of the Bering Sea. </w:t>
      </w:r>
      <w:r w:rsidRPr="00A86789">
        <w:rPr>
          <w:i/>
          <w:iCs/>
          <w:noProof/>
        </w:rPr>
        <w:t>Deep-Sea Research Part II: Topical Studies in Oceanography</w:t>
      </w:r>
      <w:r w:rsidRPr="00A86789">
        <w:rPr>
          <w:noProof/>
        </w:rPr>
        <w:t xml:space="preserve">, </w:t>
      </w:r>
      <w:r w:rsidRPr="00A86789">
        <w:rPr>
          <w:i/>
          <w:iCs/>
          <w:noProof/>
        </w:rPr>
        <w:t>134</w:t>
      </w:r>
      <w:r w:rsidRPr="00A86789">
        <w:rPr>
          <w:noProof/>
        </w:rPr>
        <w:t>, 30–47. doi: 10.1016/j.dsr2.2015.11.001</w:t>
      </w:r>
    </w:p>
    <w:p w14:paraId="4D59A8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A86789">
        <w:rPr>
          <w:i/>
          <w:iCs/>
          <w:noProof/>
        </w:rPr>
        <w:t>Deep-Sea Research Part II: Topical Studies in Oceanography</w:t>
      </w:r>
      <w:r w:rsidRPr="00A86789">
        <w:rPr>
          <w:noProof/>
        </w:rPr>
        <w:t xml:space="preserve">, </w:t>
      </w:r>
      <w:r w:rsidRPr="00A86789">
        <w:rPr>
          <w:i/>
          <w:iCs/>
          <w:noProof/>
        </w:rPr>
        <w:t>94</w:t>
      </w:r>
      <w:r w:rsidRPr="00A86789">
        <w:rPr>
          <w:noProof/>
        </w:rPr>
        <w:t>, 121–139. doi: 10.1016/j.dsr2.2013.04.007</w:t>
      </w:r>
    </w:p>
    <w:p w14:paraId="03AC48B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uang, X., Li, S., Ni, P., Gao, Y., Bei, J., Zhou, Z., &amp; Zhan, A. (2017). Rapid response to changing environments during biological invasions: DNA methylation perspectives. </w:t>
      </w:r>
      <w:r w:rsidRPr="00A86789">
        <w:rPr>
          <w:i/>
          <w:iCs/>
          <w:noProof/>
        </w:rPr>
        <w:t>Molecular Ecology</w:t>
      </w:r>
      <w:r w:rsidRPr="00A86789">
        <w:rPr>
          <w:noProof/>
        </w:rPr>
        <w:t xml:space="preserve">, </w:t>
      </w:r>
      <w:r w:rsidRPr="00A86789">
        <w:rPr>
          <w:i/>
          <w:iCs/>
          <w:noProof/>
        </w:rPr>
        <w:t>12</w:t>
      </w:r>
      <w:r w:rsidRPr="00A86789">
        <w:rPr>
          <w:noProof/>
        </w:rPr>
        <w:t>(10), 3218–3221. doi: 10.1111/ijlh.12426</w:t>
      </w:r>
    </w:p>
    <w:p w14:paraId="036D477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Iacarella, J. C., Dick, J. T. A., Alexander, M. E., &amp; Ricciardi, A. (2015). Ecological impacts of invasive alien species along temperature gradients: Testing the role of environmental matching. </w:t>
      </w:r>
      <w:r w:rsidRPr="00A86789">
        <w:rPr>
          <w:i/>
          <w:iCs/>
          <w:noProof/>
        </w:rPr>
        <w:t>Ecological Applications</w:t>
      </w:r>
      <w:r w:rsidRPr="00A86789">
        <w:rPr>
          <w:noProof/>
        </w:rPr>
        <w:t xml:space="preserve">, </w:t>
      </w:r>
      <w:r w:rsidRPr="00A86789">
        <w:rPr>
          <w:i/>
          <w:iCs/>
          <w:noProof/>
        </w:rPr>
        <w:t>25</w:t>
      </w:r>
      <w:r w:rsidRPr="00A86789">
        <w:rPr>
          <w:noProof/>
        </w:rPr>
        <w:t>(3), 706–716. doi: 10.1890/14-0545.1</w:t>
      </w:r>
    </w:p>
    <w:p w14:paraId="125BEE5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J. Hijmans, R. (2017). </w:t>
      </w:r>
      <w:r w:rsidRPr="00A86789">
        <w:rPr>
          <w:i/>
          <w:iCs/>
          <w:noProof/>
        </w:rPr>
        <w:t>raster: Geographic data analysis and modeling. R package version 2.6-7</w:t>
      </w:r>
      <w:r w:rsidRPr="00A86789">
        <w:rPr>
          <w:noProof/>
        </w:rPr>
        <w:t>.</w:t>
      </w:r>
    </w:p>
    <w:p w14:paraId="6BD40D7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Kotwicki, S., &amp; Lauth, R. R. (2013). Detecting temporal trends and environmentally-driven changes in the spatial distribution of bottom fishes and crabs on the eastern Bering Sea shelf. </w:t>
      </w:r>
      <w:r w:rsidRPr="00A86789">
        <w:rPr>
          <w:i/>
          <w:iCs/>
          <w:noProof/>
        </w:rPr>
        <w:t>Deep-Sea Research Part II: Topical Studies in Oceanography</w:t>
      </w:r>
      <w:r w:rsidRPr="00A86789">
        <w:rPr>
          <w:noProof/>
        </w:rPr>
        <w:t xml:space="preserve">, </w:t>
      </w:r>
      <w:r w:rsidRPr="00A86789">
        <w:rPr>
          <w:i/>
          <w:iCs/>
          <w:noProof/>
        </w:rPr>
        <w:t>94</w:t>
      </w:r>
      <w:r w:rsidRPr="00A86789">
        <w:rPr>
          <w:noProof/>
        </w:rPr>
        <w:t>, 231–243. doi: 10.1016/j.dsr2.2013.03.017</w:t>
      </w:r>
    </w:p>
    <w:p w14:paraId="4116A551" w14:textId="77777777" w:rsidR="00A86789" w:rsidRPr="00A86789" w:rsidRDefault="00A86789" w:rsidP="00A86789">
      <w:pPr>
        <w:widowControl w:val="0"/>
        <w:autoSpaceDE w:val="0"/>
        <w:autoSpaceDN w:val="0"/>
        <w:adjustRightInd w:val="0"/>
        <w:ind w:left="480" w:hanging="480"/>
        <w:rPr>
          <w:noProof/>
        </w:rPr>
      </w:pPr>
      <w:r w:rsidRPr="00A86789">
        <w:rPr>
          <w:noProof/>
        </w:rPr>
        <w:lastRenderedPageBreak/>
        <w:t xml:space="preserve">Ladd, C., &amp; Overland, J. E. (2009). </w:t>
      </w:r>
      <w:r w:rsidRPr="00A86789">
        <w:rPr>
          <w:i/>
          <w:iCs/>
          <w:noProof/>
        </w:rPr>
        <w:t>Retrospective analysis of sea surface temperature in the northern Bering and Chukchi seas</w:t>
      </w:r>
      <w:r w:rsidRPr="00A86789">
        <w:rPr>
          <w:noProof/>
        </w:rPr>
        <w:t>. Seattle, WA.</w:t>
      </w:r>
    </w:p>
    <w:p w14:paraId="1CD0E8B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Lord, J. P., Calini, J. M., &amp; Whitlatch, R. B. (2015). Influence of seawater temperature and shipping on the spread and establishment of marine fouling species. </w:t>
      </w:r>
      <w:r w:rsidRPr="00A86789">
        <w:rPr>
          <w:i/>
          <w:iCs/>
          <w:noProof/>
        </w:rPr>
        <w:t>Marine Biology</w:t>
      </w:r>
      <w:r w:rsidRPr="00A86789">
        <w:rPr>
          <w:noProof/>
        </w:rPr>
        <w:t xml:space="preserve">, </w:t>
      </w:r>
      <w:r w:rsidRPr="00A86789">
        <w:rPr>
          <w:i/>
          <w:iCs/>
          <w:noProof/>
        </w:rPr>
        <w:t>162</w:t>
      </w:r>
      <w:r w:rsidRPr="00A86789">
        <w:rPr>
          <w:noProof/>
        </w:rPr>
        <w:t>(12), 2481–2492. doi: 10.1007/s00227-015-2737-2</w:t>
      </w:r>
    </w:p>
    <w:p w14:paraId="157CC1F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cGee, S., Piorkowski, R., &amp; Ruiz, G. (2006). Analysis of recent vessel arrivals and ballast water discharge in Alaska: Toward assessing ship-mediated invasion risk. </w:t>
      </w:r>
      <w:r w:rsidRPr="00A86789">
        <w:rPr>
          <w:i/>
          <w:iCs/>
          <w:noProof/>
        </w:rPr>
        <w:t>Marine Pollution Bulletin</w:t>
      </w:r>
      <w:r w:rsidRPr="00A86789">
        <w:rPr>
          <w:noProof/>
        </w:rPr>
        <w:t xml:space="preserve">, </w:t>
      </w:r>
      <w:r w:rsidRPr="00A86789">
        <w:rPr>
          <w:i/>
          <w:iCs/>
          <w:noProof/>
        </w:rPr>
        <w:t>52</w:t>
      </w:r>
      <w:r w:rsidRPr="00A86789">
        <w:rPr>
          <w:noProof/>
        </w:rPr>
        <w:t>(12), 1634–1645. doi: 10.1016/j.marpolbul.2006.06.005</w:t>
      </w:r>
    </w:p>
    <w:p w14:paraId="6E29385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crosoft Co., &amp; Weston, S. (2017). </w:t>
      </w:r>
      <w:r w:rsidRPr="00A86789">
        <w:rPr>
          <w:i/>
          <w:iCs/>
          <w:noProof/>
        </w:rPr>
        <w:t>doSNOW: Foreach Parallel Adaptor for the “snow” Package. R package version 1.0.16</w:t>
      </w:r>
      <w:r w:rsidRPr="00A86789">
        <w:rPr>
          <w:noProof/>
        </w:rPr>
        <w:t>.</w:t>
      </w:r>
    </w:p>
    <w:p w14:paraId="3E63D3E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ller, A. W., &amp; Ruiz, G. M. (2014). Arctic shipping and marine invaders. </w:t>
      </w:r>
      <w:r w:rsidRPr="00A86789">
        <w:rPr>
          <w:i/>
          <w:iCs/>
          <w:noProof/>
        </w:rPr>
        <w:t>Nature Climate Change</w:t>
      </w:r>
      <w:r w:rsidRPr="00A86789">
        <w:rPr>
          <w:noProof/>
        </w:rPr>
        <w:t xml:space="preserve">, </w:t>
      </w:r>
      <w:r w:rsidRPr="00A86789">
        <w:rPr>
          <w:i/>
          <w:iCs/>
          <w:noProof/>
        </w:rPr>
        <w:t>4</w:t>
      </w:r>
      <w:r w:rsidRPr="00A86789">
        <w:rPr>
          <w:noProof/>
        </w:rPr>
        <w:t>(6), 413–416. doi: 10.1038/nclimate2244</w:t>
      </w:r>
    </w:p>
    <w:p w14:paraId="16C5EF0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ller, K. B. (2016). Forecasting at the edge of the niche: Didemnum vexillum in Southeast Alaska. </w:t>
      </w:r>
      <w:r w:rsidRPr="00A86789">
        <w:rPr>
          <w:i/>
          <w:iCs/>
          <w:noProof/>
        </w:rPr>
        <w:t>Marine Biology</w:t>
      </w:r>
      <w:r w:rsidRPr="00A86789">
        <w:rPr>
          <w:noProof/>
        </w:rPr>
        <w:t xml:space="preserve">, </w:t>
      </w:r>
      <w:r w:rsidRPr="00A86789">
        <w:rPr>
          <w:i/>
          <w:iCs/>
          <w:noProof/>
        </w:rPr>
        <w:t>163</w:t>
      </w:r>
      <w:r w:rsidRPr="00A86789">
        <w:rPr>
          <w:noProof/>
        </w:rPr>
        <w:t>(2), 1–12. doi: 10.1007/s00227-015-2799-1</w:t>
      </w:r>
    </w:p>
    <w:p w14:paraId="4270E29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olnar, J. L., Gamboa, R. L., Revenga, C., &amp; Spalding, M. D. (2008). Assessing the global threat of invasive species to marine biodiversity. </w:t>
      </w:r>
      <w:r w:rsidRPr="00A86789">
        <w:rPr>
          <w:i/>
          <w:iCs/>
          <w:noProof/>
        </w:rPr>
        <w:t>Frontiers in Ecology and the Environment</w:t>
      </w:r>
      <w:r w:rsidRPr="00A86789">
        <w:rPr>
          <w:noProof/>
        </w:rPr>
        <w:t xml:space="preserve">, </w:t>
      </w:r>
      <w:r w:rsidRPr="00A86789">
        <w:rPr>
          <w:i/>
          <w:iCs/>
          <w:noProof/>
        </w:rPr>
        <w:t>6</w:t>
      </w:r>
      <w:r w:rsidRPr="00A86789">
        <w:rPr>
          <w:noProof/>
        </w:rPr>
        <w:t>(9), 485–492. doi: 10.1890/070064</w:t>
      </w:r>
    </w:p>
    <w:p w14:paraId="7FB2D53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onaco, C. J., &amp; Helmuth, B. (2011). Tipping points, thresholds and the keystone role of physiology in marine climate change research. </w:t>
      </w:r>
      <w:r w:rsidRPr="00A86789">
        <w:rPr>
          <w:i/>
          <w:iCs/>
          <w:noProof/>
        </w:rPr>
        <w:t>Advances in Marine Biology</w:t>
      </w:r>
      <w:r w:rsidRPr="00A86789">
        <w:rPr>
          <w:noProof/>
        </w:rPr>
        <w:t xml:space="preserve">, </w:t>
      </w:r>
      <w:r w:rsidRPr="00A86789">
        <w:rPr>
          <w:i/>
          <w:iCs/>
          <w:noProof/>
        </w:rPr>
        <w:t>60</w:t>
      </w:r>
      <w:r w:rsidRPr="00A86789">
        <w:rPr>
          <w:noProof/>
        </w:rPr>
        <w:t>, 123–160. doi: 10.1016/B978-0-12-385529-9.00003-2</w:t>
      </w:r>
    </w:p>
    <w:p w14:paraId="0AAB591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ueter, F. J., &amp; Litzow, M. A. (2008). Sea ice retreat alters the biogeography of the Bering Sea continental shelf. </w:t>
      </w:r>
      <w:r w:rsidRPr="00A86789">
        <w:rPr>
          <w:i/>
          <w:iCs/>
          <w:noProof/>
        </w:rPr>
        <w:t>Ecological Applications</w:t>
      </w:r>
      <w:r w:rsidRPr="00A86789">
        <w:rPr>
          <w:noProof/>
        </w:rPr>
        <w:t xml:space="preserve">, </w:t>
      </w:r>
      <w:r w:rsidRPr="00A86789">
        <w:rPr>
          <w:i/>
          <w:iCs/>
          <w:noProof/>
        </w:rPr>
        <w:t>18</w:t>
      </w:r>
      <w:r w:rsidRPr="00A86789">
        <w:rPr>
          <w:noProof/>
        </w:rPr>
        <w:t>(2), 309–320. doi: 10.1890/07-0564.1</w:t>
      </w:r>
    </w:p>
    <w:p w14:paraId="6A853EE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Nakićenović, N., Alcamo, J., Davis, G., de Vries, B., Fenhann, J., Gaffin, S., &amp; Gregory, K. </w:t>
      </w:r>
      <w:r w:rsidRPr="00A86789">
        <w:rPr>
          <w:noProof/>
        </w:rPr>
        <w:lastRenderedPageBreak/>
        <w:t xml:space="preserve">(2000). IPCC Special Report on Emissions Scenarios: A special report of Working Group III of the Intergovernmental Panel on Climate Change. In </w:t>
      </w:r>
      <w:r w:rsidRPr="00A86789">
        <w:rPr>
          <w:i/>
          <w:iCs/>
          <w:noProof/>
        </w:rPr>
        <w:t>Emissions Scenarios</w:t>
      </w:r>
      <w:r w:rsidRPr="00A86789">
        <w:rPr>
          <w:noProof/>
        </w:rPr>
        <w:t>. Cambridge, UK: Cambridge University Press.</w:t>
      </w:r>
    </w:p>
    <w:p w14:paraId="14CA768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National Marine Fisheries Service (NMFS). (2017). </w:t>
      </w:r>
      <w:r w:rsidRPr="00A86789">
        <w:rPr>
          <w:i/>
          <w:iCs/>
          <w:noProof/>
        </w:rPr>
        <w:t>Fisheries of the United States, 2016</w:t>
      </w:r>
      <w:r w:rsidRPr="00A86789">
        <w:rPr>
          <w:noProof/>
        </w:rPr>
        <w:t>. Silver Spring, MD, USA.</w:t>
      </w:r>
    </w:p>
    <w:p w14:paraId="3631569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Onarheim, I. H., Eldevik, T., Smedsrud, L. H., &amp; Stroeve, J. C. (2018). Seasonal and regional manifestation of Arctic sea ice loss. </w:t>
      </w:r>
      <w:r w:rsidRPr="00A86789">
        <w:rPr>
          <w:i/>
          <w:iCs/>
          <w:noProof/>
        </w:rPr>
        <w:t>Journal of Climate</w:t>
      </w:r>
      <w:r w:rsidRPr="00A86789">
        <w:rPr>
          <w:noProof/>
        </w:rPr>
        <w:t xml:space="preserve">, </w:t>
      </w:r>
      <w:r w:rsidRPr="00A86789">
        <w:rPr>
          <w:i/>
          <w:iCs/>
          <w:noProof/>
        </w:rPr>
        <w:t>31</w:t>
      </w:r>
      <w:r w:rsidRPr="00A86789">
        <w:rPr>
          <w:noProof/>
        </w:rPr>
        <w:t>(12), 4917–4932. doi: 10.1175/JCLI-D-17-0427.1</w:t>
      </w:r>
    </w:p>
    <w:p w14:paraId="1DD3678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ebesma, E. J., &amp; Bivand, R. S. (2005). </w:t>
      </w:r>
      <w:r w:rsidRPr="00A86789">
        <w:rPr>
          <w:i/>
          <w:iCs/>
          <w:noProof/>
        </w:rPr>
        <w:t>Classes and methods for spatial data in R. R News 5 (2)</w:t>
      </w:r>
      <w:r w:rsidRPr="00A86789">
        <w:rPr>
          <w:noProof/>
        </w:rPr>
        <w:t>.</w:t>
      </w:r>
    </w:p>
    <w:p w14:paraId="5238426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erpinan Lamigueiro, O., &amp; Hijmans, R. (2018). </w:t>
      </w:r>
      <w:r w:rsidRPr="00A86789">
        <w:rPr>
          <w:i/>
          <w:iCs/>
          <w:noProof/>
        </w:rPr>
        <w:t>rasterVis. R package version 0.45.</w:t>
      </w:r>
    </w:p>
    <w:p w14:paraId="5358030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ierce, D. (2017). </w:t>
      </w:r>
      <w:r w:rsidRPr="00A86789">
        <w:rPr>
          <w:i/>
          <w:iCs/>
          <w:noProof/>
        </w:rPr>
        <w:t>Interface to Unidata netCDF (Version 4 or Earlier) Format Data Files. R package version 1.16.</w:t>
      </w:r>
    </w:p>
    <w:p w14:paraId="72799B7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insky, M. L., Worm, B., Fogarty, M. J., Sarmiento, J. L., &amp; Levin, S. A. (2013). Marine taxa track local climate velocities. </w:t>
      </w:r>
      <w:r w:rsidRPr="00A86789">
        <w:rPr>
          <w:i/>
          <w:iCs/>
          <w:noProof/>
        </w:rPr>
        <w:t>Science</w:t>
      </w:r>
      <w:r w:rsidRPr="00A86789">
        <w:rPr>
          <w:noProof/>
        </w:rPr>
        <w:t xml:space="preserve">, </w:t>
      </w:r>
      <w:r w:rsidRPr="00A86789">
        <w:rPr>
          <w:i/>
          <w:iCs/>
          <w:noProof/>
        </w:rPr>
        <w:t>341</w:t>
      </w:r>
      <w:r w:rsidRPr="00A86789">
        <w:rPr>
          <w:noProof/>
        </w:rPr>
        <w:t>(6151), 1239–1242. doi: 10.1126/science.1239352</w:t>
      </w:r>
    </w:p>
    <w:p w14:paraId="3E4E996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owers, S. P., Bishop, M. A., Grabowski, J. H., &amp; Peterson, C. H. (2006). Distribution of the invasive bivalve Mya arenaria L. on intertidal flats of southcentral Alaska. </w:t>
      </w:r>
      <w:r w:rsidRPr="00A86789">
        <w:rPr>
          <w:i/>
          <w:iCs/>
          <w:noProof/>
        </w:rPr>
        <w:t>Journal of Sea Research</w:t>
      </w:r>
      <w:r w:rsidRPr="00A86789">
        <w:rPr>
          <w:noProof/>
        </w:rPr>
        <w:t xml:space="preserve">, </w:t>
      </w:r>
      <w:r w:rsidRPr="00A86789">
        <w:rPr>
          <w:i/>
          <w:iCs/>
          <w:noProof/>
        </w:rPr>
        <w:t>55</w:t>
      </w:r>
      <w:r w:rsidRPr="00A86789">
        <w:rPr>
          <w:noProof/>
        </w:rPr>
        <w:t>(3), 207–216. doi: 10.1016/J.SEARES.2005.10.004</w:t>
      </w:r>
    </w:p>
    <w:p w14:paraId="685F9E1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 Core Team. (2018). </w:t>
      </w:r>
      <w:r w:rsidRPr="00A86789">
        <w:rPr>
          <w:i/>
          <w:iCs/>
          <w:noProof/>
        </w:rPr>
        <w:t>R: A language and environment for statistical computing</w:t>
      </w:r>
      <w:r w:rsidRPr="00A86789">
        <w:rPr>
          <w:noProof/>
        </w:rPr>
        <w:t>. Vienna: R Foundation for Statistical Computing.</w:t>
      </w:r>
    </w:p>
    <w:p w14:paraId="3741CA5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eid, P. C., Johns, D. G., Edwards, M., Starr, M., Poulin, M., &amp; Snoeijs, P. (2007). A biological consequence of reducing Arctic ice cover: Arrival of the Pacific diatom Neodenticula seminae in the North Atlantic for the first time in 800000 years. </w:t>
      </w:r>
      <w:r w:rsidRPr="00A86789">
        <w:rPr>
          <w:i/>
          <w:iCs/>
          <w:noProof/>
        </w:rPr>
        <w:t>Global Change Biology</w:t>
      </w:r>
      <w:r w:rsidRPr="00A86789">
        <w:rPr>
          <w:noProof/>
        </w:rPr>
        <w:t xml:space="preserve">, </w:t>
      </w:r>
      <w:r w:rsidRPr="00A86789">
        <w:rPr>
          <w:i/>
          <w:iCs/>
          <w:noProof/>
        </w:rPr>
        <w:lastRenderedPageBreak/>
        <w:t>13</w:t>
      </w:r>
      <w:r w:rsidRPr="00A86789">
        <w:rPr>
          <w:noProof/>
        </w:rPr>
        <w:t>(9), 1910–1921. doi: 10.1111/j.1365-2486.2007.01413.x</w:t>
      </w:r>
    </w:p>
    <w:p w14:paraId="71FCB64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eimer, J. P., Droghini, A., Fischbach, A., Watson, J. T., Bernard, B., &amp; Poe, A. (2017). </w:t>
      </w:r>
      <w:r w:rsidRPr="00A86789">
        <w:rPr>
          <w:i/>
          <w:iCs/>
          <w:noProof/>
        </w:rPr>
        <w:t>Assessing the risk of non-native marine species in the Bering Sea</w:t>
      </w:r>
      <w:r w:rsidRPr="00A86789">
        <w:rPr>
          <w:noProof/>
        </w:rPr>
        <w:t>. Anchorage, AK.</w:t>
      </w:r>
    </w:p>
    <w:p w14:paraId="06E9F55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icciardi, A., Blackburn, T. M., Carlton, J. T., Dick, J. T. A., Hulme, P. E., Iacarella, J. C., … Aldridge, D. C. (2017). Invasion science: a horizon scan of emerging challenges and opportunities. </w:t>
      </w:r>
      <w:r w:rsidRPr="00A86789">
        <w:rPr>
          <w:i/>
          <w:iCs/>
          <w:noProof/>
        </w:rPr>
        <w:t>Trends in Ecology and Evolution</w:t>
      </w:r>
      <w:r w:rsidRPr="00A86789">
        <w:rPr>
          <w:noProof/>
        </w:rPr>
        <w:t xml:space="preserve">, </w:t>
      </w:r>
      <w:r w:rsidRPr="00A86789">
        <w:rPr>
          <w:i/>
          <w:iCs/>
          <w:noProof/>
        </w:rPr>
        <w:t>32</w:t>
      </w:r>
      <w:r w:rsidRPr="00A86789">
        <w:rPr>
          <w:noProof/>
        </w:rPr>
        <w:t>(6), 464–474. doi: 10.1016/j.tree.2017.03.007</w:t>
      </w:r>
    </w:p>
    <w:p w14:paraId="58752CB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Carlton, J. T., Grosholz, E. D., &amp; Hines, A. H. (1997). Global invasions of marine and estuarine habitats by non-indigenous species: Mechanisms, extent, and consequences. </w:t>
      </w:r>
      <w:r w:rsidRPr="00A86789">
        <w:rPr>
          <w:i/>
          <w:iCs/>
          <w:noProof/>
        </w:rPr>
        <w:t>American Zoologist</w:t>
      </w:r>
      <w:r w:rsidRPr="00A86789">
        <w:rPr>
          <w:noProof/>
        </w:rPr>
        <w:t xml:space="preserve">, </w:t>
      </w:r>
      <w:r w:rsidRPr="00A86789">
        <w:rPr>
          <w:i/>
          <w:iCs/>
          <w:noProof/>
        </w:rPr>
        <w:t>37</w:t>
      </w:r>
      <w:r w:rsidRPr="00A86789">
        <w:rPr>
          <w:noProof/>
        </w:rPr>
        <w:t>(6), 621–632.</w:t>
      </w:r>
    </w:p>
    <w:p w14:paraId="2241783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Fofonoff, P. W., &amp; Carlton, J. T. (2015). Invasion history and vector dynamics in coastal marine ecosystems: a North American perspective. </w:t>
      </w:r>
      <w:r w:rsidRPr="00A86789">
        <w:rPr>
          <w:i/>
          <w:iCs/>
          <w:noProof/>
        </w:rPr>
        <w:t>Aquatic Ecosystem Health &amp; Management</w:t>
      </w:r>
      <w:r w:rsidRPr="00A86789">
        <w:rPr>
          <w:noProof/>
        </w:rPr>
        <w:t xml:space="preserve">, </w:t>
      </w:r>
      <w:r w:rsidRPr="00A86789">
        <w:rPr>
          <w:i/>
          <w:iCs/>
          <w:noProof/>
        </w:rPr>
        <w:t>18</w:t>
      </w:r>
      <w:r w:rsidRPr="00A86789">
        <w:rPr>
          <w:noProof/>
        </w:rPr>
        <w:t>(3), 299–311. doi: 10.1080/14634988.2015.1027534</w:t>
      </w:r>
    </w:p>
    <w:p w14:paraId="44ACD87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Fofonoff, P. W., Carlton, J. T., Wonham, M. J., &amp; Hines, A. H. (2000). Invasion of coastal marine communities in North America: apparent patterns, processes, and biases. </w:t>
      </w:r>
      <w:r w:rsidRPr="00A86789">
        <w:rPr>
          <w:i/>
          <w:iCs/>
          <w:noProof/>
        </w:rPr>
        <w:t>Annual Review of Ecology and Systematics</w:t>
      </w:r>
      <w:r w:rsidRPr="00A86789">
        <w:rPr>
          <w:noProof/>
        </w:rPr>
        <w:t xml:space="preserve">, </w:t>
      </w:r>
      <w:r w:rsidRPr="00A86789">
        <w:rPr>
          <w:i/>
          <w:iCs/>
          <w:noProof/>
        </w:rPr>
        <w:t>31</w:t>
      </w:r>
      <w:r w:rsidRPr="00A86789">
        <w:rPr>
          <w:noProof/>
        </w:rPr>
        <w:t>(1), 481–531. doi: 10.1146/annurev.ecolsys.31.1.481</w:t>
      </w:r>
    </w:p>
    <w:p w14:paraId="35F990A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amp; Hewitt, C. L. (2009). Latitudinal patterns of biological invasions in marine ecosystems: a polar perspective. In I. Krupnik, M. A. Lang, &amp; S. E. Miller (Eds.), </w:t>
      </w:r>
      <w:r w:rsidRPr="00A86789">
        <w:rPr>
          <w:i/>
          <w:iCs/>
          <w:noProof/>
        </w:rPr>
        <w:t>Smithsonian at the Poles: Contributions to International Polar Year Science</w:t>
      </w:r>
      <w:r w:rsidRPr="00A86789">
        <w:rPr>
          <w:noProof/>
        </w:rPr>
        <w:t xml:space="preserve"> (pp. 347–358). doi: 10.5479/si.097884601X.0</w:t>
      </w:r>
    </w:p>
    <w:p w14:paraId="422ED8F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aunders, M., &amp; Metaxas, A. (2007). Temperature explains settlement patterns of the introduced bryozoan Membranipora membranacea in Nova Scotia, Canada. </w:t>
      </w:r>
      <w:r w:rsidRPr="00A86789">
        <w:rPr>
          <w:i/>
          <w:iCs/>
          <w:noProof/>
        </w:rPr>
        <w:t xml:space="preserve">Marine Ecology Progress </w:t>
      </w:r>
      <w:r w:rsidRPr="00A86789">
        <w:rPr>
          <w:i/>
          <w:iCs/>
          <w:noProof/>
        </w:rPr>
        <w:lastRenderedPageBreak/>
        <w:t>Series</w:t>
      </w:r>
      <w:r w:rsidRPr="00A86789">
        <w:rPr>
          <w:noProof/>
        </w:rPr>
        <w:t xml:space="preserve">, </w:t>
      </w:r>
      <w:r w:rsidRPr="00A86789">
        <w:rPr>
          <w:i/>
          <w:iCs/>
          <w:noProof/>
        </w:rPr>
        <w:t>344</w:t>
      </w:r>
      <w:r w:rsidRPr="00A86789">
        <w:rPr>
          <w:noProof/>
        </w:rPr>
        <w:t>, 95–106. doi: 10.3354/meps06924</w:t>
      </w:r>
    </w:p>
    <w:p w14:paraId="1A4753F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eebens, H., Gastner, M. T., &amp; Blasius, B. (2013). The risk of marine bioinvasion caused by global shipping. </w:t>
      </w:r>
      <w:r w:rsidRPr="00A86789">
        <w:rPr>
          <w:i/>
          <w:iCs/>
          <w:noProof/>
        </w:rPr>
        <w:t>Ecology Letters</w:t>
      </w:r>
      <w:r w:rsidRPr="00A86789">
        <w:rPr>
          <w:noProof/>
        </w:rPr>
        <w:t xml:space="preserve">, </w:t>
      </w:r>
      <w:r w:rsidRPr="00A86789">
        <w:rPr>
          <w:i/>
          <w:iCs/>
          <w:noProof/>
        </w:rPr>
        <w:t>16</w:t>
      </w:r>
      <w:r w:rsidRPr="00A86789">
        <w:rPr>
          <w:noProof/>
        </w:rPr>
        <w:t>(6), 782–790. doi: 10.1111/ele.12111</w:t>
      </w:r>
    </w:p>
    <w:p w14:paraId="3D6C7CA6"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eebens, Hanno, Blackburn, T. M., Dyer, E. E., Genovesi, P., Hulme, P. E., Jeschke, J. M., … Essl, F. (2017). No saturation in the accumulation of alien species worldwide. </w:t>
      </w:r>
      <w:r w:rsidRPr="00A86789">
        <w:rPr>
          <w:i/>
          <w:iCs/>
          <w:noProof/>
        </w:rPr>
        <w:t>Nature Communications</w:t>
      </w:r>
      <w:r w:rsidRPr="00A86789">
        <w:rPr>
          <w:noProof/>
        </w:rPr>
        <w:t xml:space="preserve">, </w:t>
      </w:r>
      <w:r w:rsidRPr="00A86789">
        <w:rPr>
          <w:i/>
          <w:iCs/>
          <w:noProof/>
        </w:rPr>
        <w:t>8</w:t>
      </w:r>
      <w:r w:rsidRPr="00A86789">
        <w:rPr>
          <w:noProof/>
        </w:rPr>
        <w:t>, 14435. doi: 10.1038/ncomms14435</w:t>
      </w:r>
    </w:p>
    <w:p w14:paraId="05F6D15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orte, C. J. B. (2014). Synergies between climate change and species invasions: Evidence from marine systems. </w:t>
      </w:r>
      <w:r w:rsidRPr="00A86789">
        <w:rPr>
          <w:i/>
          <w:iCs/>
          <w:noProof/>
        </w:rPr>
        <w:t>Invasive Species and Global Climate Change</w:t>
      </w:r>
      <w:r w:rsidRPr="00A86789">
        <w:rPr>
          <w:noProof/>
        </w:rPr>
        <w:t>, 101–116.</w:t>
      </w:r>
    </w:p>
    <w:p w14:paraId="68C897D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palding, M. D., Fox, H. E., Allen, G. R., Davidson, N., Ferdaña, Z. A., Finlayson, M., … Robertson, J. (2007). Marine ecoregions of the world: a bioregionalization of coastal and shelf areas. </w:t>
      </w:r>
      <w:r w:rsidRPr="00A86789">
        <w:rPr>
          <w:i/>
          <w:iCs/>
          <w:noProof/>
        </w:rPr>
        <w:t>BioScience</w:t>
      </w:r>
      <w:r w:rsidRPr="00A86789">
        <w:rPr>
          <w:noProof/>
        </w:rPr>
        <w:t xml:space="preserve">, </w:t>
      </w:r>
      <w:r w:rsidRPr="00A86789">
        <w:rPr>
          <w:i/>
          <w:iCs/>
          <w:noProof/>
        </w:rPr>
        <w:t>57</w:t>
      </w:r>
      <w:r w:rsidRPr="00A86789">
        <w:rPr>
          <w:noProof/>
        </w:rPr>
        <w:t>(7), 573–583. doi: 10.1641/B570707</w:t>
      </w:r>
    </w:p>
    <w:p w14:paraId="727612A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 J., Bond, N. A., &amp; Salo, S. A. (2007). On the recent warming of the southeastern Bering Sea shelf. </w:t>
      </w:r>
      <w:r w:rsidRPr="00A86789">
        <w:rPr>
          <w:i/>
          <w:iCs/>
          <w:noProof/>
        </w:rPr>
        <w:t>Deep-Sea Research Part II: Topical Studies in Oceanography</w:t>
      </w:r>
      <w:r w:rsidRPr="00A86789">
        <w:rPr>
          <w:noProof/>
        </w:rPr>
        <w:t xml:space="preserve">, </w:t>
      </w:r>
      <w:r w:rsidRPr="00A86789">
        <w:rPr>
          <w:i/>
          <w:iCs/>
          <w:noProof/>
        </w:rPr>
        <w:t>54</w:t>
      </w:r>
      <w:r w:rsidRPr="00A86789">
        <w:rPr>
          <w:noProof/>
        </w:rPr>
        <w:t>(23), 2599–2618. doi: 10.1016/j.dsr2.2007.08.023</w:t>
      </w:r>
    </w:p>
    <w:p w14:paraId="36B5B08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hyllis J., Kachel, N. B., Moore, S. E., Napp, J. M., Sigler, M., Yamaguchi, A., &amp; Zerbini, A. N. (2012). Comparison of warm and cold years on the southeastern Bering Sea shelf and some implications for the ecosystem. </w:t>
      </w:r>
      <w:r w:rsidRPr="00A86789">
        <w:rPr>
          <w:i/>
          <w:iCs/>
          <w:noProof/>
        </w:rPr>
        <w:t>Deep-Sea Research Part II: Topical Studies in Oceanography</w:t>
      </w:r>
      <w:r w:rsidRPr="00A86789">
        <w:rPr>
          <w:noProof/>
        </w:rPr>
        <w:t xml:space="preserve">, </w:t>
      </w:r>
      <w:r w:rsidRPr="00A86789">
        <w:rPr>
          <w:i/>
          <w:iCs/>
          <w:noProof/>
        </w:rPr>
        <w:t>65</w:t>
      </w:r>
      <w:r w:rsidRPr="00A86789">
        <w:rPr>
          <w:noProof/>
        </w:rPr>
        <w:t>, 31–45. doi: 10.1016/j.dsr2.2012.02.020</w:t>
      </w:r>
    </w:p>
    <w:p w14:paraId="73424FF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hyllis J., Schumacher, J. D., &amp; Ohtani, K. (1999). The physical oceanography of the Bering Sea: A summary of physical, chemical, and biological characteristics, and a synopsis of research on the Bering Sea. In T. R. Loughlin &amp; K. Ohtani (Eds.), </w:t>
      </w:r>
      <w:r w:rsidRPr="00A86789">
        <w:rPr>
          <w:i/>
          <w:iCs/>
          <w:noProof/>
        </w:rPr>
        <w:t>Dynamics of the Bering Sea</w:t>
      </w:r>
      <w:r w:rsidRPr="00A86789">
        <w:rPr>
          <w:noProof/>
        </w:rPr>
        <w:t xml:space="preserve"> (pp. 1–28). Fairbanks, AK.</w:t>
      </w:r>
    </w:p>
    <w:p w14:paraId="5202623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chowicz, J. J., Fried, H., Osman, R. W., &amp; Whitlatch, R. B. (2002). Biodiversity, invasive </w:t>
      </w:r>
      <w:r w:rsidRPr="00A86789">
        <w:rPr>
          <w:noProof/>
        </w:rPr>
        <w:lastRenderedPageBreak/>
        <w:t xml:space="preserve">resistance, and marine ecosystem function: reconciling pattern and process. </w:t>
      </w:r>
      <w:r w:rsidRPr="00A86789">
        <w:rPr>
          <w:i/>
          <w:iCs/>
          <w:noProof/>
        </w:rPr>
        <w:t>Ecology</w:t>
      </w:r>
      <w:r w:rsidRPr="00A86789">
        <w:rPr>
          <w:noProof/>
        </w:rPr>
        <w:t xml:space="preserve">, </w:t>
      </w:r>
      <w:r w:rsidRPr="00A86789">
        <w:rPr>
          <w:i/>
          <w:iCs/>
          <w:noProof/>
        </w:rPr>
        <w:t>83</w:t>
      </w:r>
      <w:r w:rsidRPr="00A86789">
        <w:rPr>
          <w:noProof/>
        </w:rPr>
        <w:t>(9), 2575–2590. doi: 10.2307/3071816</w:t>
      </w:r>
    </w:p>
    <w:p w14:paraId="407DB2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aldizan, A., Beninger, P. G., Decottignies, P., Chantrel, M., &amp; Cognie, B. (2011). Evidence that rising coastal seawater temperatures increase reproductive output of the invasive gastropod Crepidula fornicata. </w:t>
      </w:r>
      <w:r w:rsidRPr="00A86789">
        <w:rPr>
          <w:i/>
          <w:iCs/>
          <w:noProof/>
        </w:rPr>
        <w:t>Marine Ecology Progress Series</w:t>
      </w:r>
      <w:r w:rsidRPr="00A86789">
        <w:rPr>
          <w:noProof/>
        </w:rPr>
        <w:t xml:space="preserve">, </w:t>
      </w:r>
      <w:r w:rsidRPr="00A86789">
        <w:rPr>
          <w:i/>
          <w:iCs/>
          <w:noProof/>
        </w:rPr>
        <w:t>438</w:t>
      </w:r>
      <w:r w:rsidRPr="00A86789">
        <w:rPr>
          <w:noProof/>
        </w:rPr>
        <w:t>, 153–165. doi: 10.3354/meps09281</w:t>
      </w:r>
    </w:p>
    <w:p w14:paraId="313FCF3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erna, D. E., &amp; Harris, B. P. (2016). Review of ballast water management policy and associated implications for Alaska. </w:t>
      </w:r>
      <w:r w:rsidRPr="00A86789">
        <w:rPr>
          <w:i/>
          <w:iCs/>
          <w:noProof/>
        </w:rPr>
        <w:t>Marine Policy</w:t>
      </w:r>
      <w:r w:rsidRPr="00A86789">
        <w:rPr>
          <w:noProof/>
        </w:rPr>
        <w:t xml:space="preserve">, </w:t>
      </w:r>
      <w:r w:rsidRPr="00A86789">
        <w:rPr>
          <w:i/>
          <w:iCs/>
          <w:noProof/>
        </w:rPr>
        <w:t>70</w:t>
      </w:r>
      <w:r w:rsidRPr="00A86789">
        <w:rPr>
          <w:noProof/>
        </w:rPr>
        <w:t>, 13–21. doi: 10.1016/j.marpol.2016.04.024</w:t>
      </w:r>
    </w:p>
    <w:p w14:paraId="77FC30F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erna, D., Harris, B., Holzer, K., &amp; Minton, M. (2016). Ballast-borne marine invasive species: exploring the risk to coastal Alaska, USA. </w:t>
      </w:r>
      <w:r w:rsidRPr="00A86789">
        <w:rPr>
          <w:i/>
          <w:iCs/>
          <w:noProof/>
        </w:rPr>
        <w:t>Management of Biological Invasions</w:t>
      </w:r>
      <w:r w:rsidRPr="00A86789">
        <w:rPr>
          <w:noProof/>
        </w:rPr>
        <w:t xml:space="preserve">, </w:t>
      </w:r>
      <w:r w:rsidRPr="00A86789">
        <w:rPr>
          <w:i/>
          <w:iCs/>
          <w:noProof/>
        </w:rPr>
        <w:t>7</w:t>
      </w:r>
      <w:r w:rsidRPr="00A86789">
        <w:rPr>
          <w:noProof/>
        </w:rPr>
        <w:t>(2), 199–211. doi: 10.3391/mbi.2016.7.2.08</w:t>
      </w:r>
    </w:p>
    <w:p w14:paraId="20EE527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re, C., Berge, J., Jelmert, A., Olsen, S. M., Pellissier, L., Wisz, M., … Alsos, I. G. (2016). Biological introduction risks from shipping in a warming Arctic. </w:t>
      </w:r>
      <w:r w:rsidRPr="00A86789">
        <w:rPr>
          <w:i/>
          <w:iCs/>
          <w:noProof/>
        </w:rPr>
        <w:t>Journal of Applied Ecology</w:t>
      </w:r>
      <w:r w:rsidRPr="00A86789">
        <w:rPr>
          <w:noProof/>
        </w:rPr>
        <w:t xml:space="preserve">, </w:t>
      </w:r>
      <w:r w:rsidRPr="00A86789">
        <w:rPr>
          <w:i/>
          <w:iCs/>
          <w:noProof/>
        </w:rPr>
        <w:t>53</w:t>
      </w:r>
      <w:r w:rsidRPr="00A86789">
        <w:rPr>
          <w:noProof/>
        </w:rPr>
        <w:t>(2), 340–349. doi: 10.1111/1365-2664.12566</w:t>
      </w:r>
    </w:p>
    <w:p w14:paraId="71DF3D1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re, C., Berge, J., Sundet, J. H., Kirkpatrick, J. B., Coutts, A. D. M., Jelmert, A., … Alsos, I. G. (2014). Climate change, non-indigenous species and shipping: assessing the risk of species introduction to a high-Arctic archipelago. </w:t>
      </w:r>
      <w:r w:rsidRPr="00A86789">
        <w:rPr>
          <w:i/>
          <w:iCs/>
          <w:noProof/>
        </w:rPr>
        <w:t>Diversity and Distributions</w:t>
      </w:r>
      <w:r w:rsidRPr="00A86789">
        <w:rPr>
          <w:noProof/>
        </w:rPr>
        <w:t xml:space="preserve">, </w:t>
      </w:r>
      <w:r w:rsidRPr="00A86789">
        <w:rPr>
          <w:i/>
          <w:iCs/>
          <w:noProof/>
        </w:rPr>
        <w:t>20</w:t>
      </w:r>
      <w:r w:rsidRPr="00A86789">
        <w:rPr>
          <w:noProof/>
        </w:rPr>
        <w:t>(1), 10–19. doi: 10.1111/ddi.12117</w:t>
      </w:r>
    </w:p>
    <w:p w14:paraId="1C3726E6"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tson, J. T., &amp; Haynie, A. C. (2016). Using vessel monitoring system data to identify and characterize trips made by fishing vessels in the United States North Pacific. </w:t>
      </w:r>
      <w:r w:rsidRPr="00A86789">
        <w:rPr>
          <w:i/>
          <w:iCs/>
          <w:noProof/>
        </w:rPr>
        <w:t>PLoS ONE</w:t>
      </w:r>
      <w:r w:rsidRPr="00A86789">
        <w:rPr>
          <w:noProof/>
        </w:rPr>
        <w:t xml:space="preserve">, </w:t>
      </w:r>
      <w:r w:rsidRPr="00A86789">
        <w:rPr>
          <w:i/>
          <w:iCs/>
          <w:noProof/>
        </w:rPr>
        <w:t>11</w:t>
      </w:r>
      <w:r w:rsidRPr="00A86789">
        <w:rPr>
          <w:noProof/>
        </w:rPr>
        <w:t>(10), 1–20. doi: 10.1371/journal.pone.0165173</w:t>
      </w:r>
    </w:p>
    <w:p w14:paraId="0ADBF82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esterman, E. L., Whitlatch, R., Dijkstra, J. A., &amp; Harris, L. G. (2009). Variation in brooding period masks similarities in response to changing temperatures. </w:t>
      </w:r>
      <w:r w:rsidRPr="00A86789">
        <w:rPr>
          <w:i/>
          <w:iCs/>
          <w:noProof/>
        </w:rPr>
        <w:t xml:space="preserve">Marine Ecology Progress </w:t>
      </w:r>
      <w:r w:rsidRPr="00A86789">
        <w:rPr>
          <w:i/>
          <w:iCs/>
          <w:noProof/>
        </w:rPr>
        <w:lastRenderedPageBreak/>
        <w:t>Series</w:t>
      </w:r>
      <w:r w:rsidRPr="00A86789">
        <w:rPr>
          <w:noProof/>
        </w:rPr>
        <w:t xml:space="preserve">, </w:t>
      </w:r>
      <w:r w:rsidRPr="00A86789">
        <w:rPr>
          <w:i/>
          <w:iCs/>
          <w:noProof/>
        </w:rPr>
        <w:t>391</w:t>
      </w:r>
      <w:r w:rsidRPr="00A86789">
        <w:rPr>
          <w:noProof/>
        </w:rPr>
        <w:t>, 13–19. doi: 10.3354/meps08107</w:t>
      </w:r>
    </w:p>
    <w:p w14:paraId="33CAFB2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2011). The split-apply-combine strategy for data analysis. </w:t>
      </w:r>
      <w:r w:rsidRPr="00A86789">
        <w:rPr>
          <w:i/>
          <w:iCs/>
          <w:noProof/>
        </w:rPr>
        <w:t>Journal of Statistical Software</w:t>
      </w:r>
      <w:r w:rsidRPr="00A86789">
        <w:rPr>
          <w:noProof/>
        </w:rPr>
        <w:t xml:space="preserve">, </w:t>
      </w:r>
      <w:r w:rsidRPr="00A86789">
        <w:rPr>
          <w:i/>
          <w:iCs/>
          <w:noProof/>
        </w:rPr>
        <w:t>40</w:t>
      </w:r>
      <w:r w:rsidRPr="00A86789">
        <w:rPr>
          <w:noProof/>
        </w:rPr>
        <w:t>(1), 1–29.</w:t>
      </w:r>
    </w:p>
    <w:p w14:paraId="0D11057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2016). </w:t>
      </w:r>
      <w:r w:rsidRPr="00A86789">
        <w:rPr>
          <w:i/>
          <w:iCs/>
          <w:noProof/>
        </w:rPr>
        <w:t>ggplot2: Elegant graphics for data analysis. R package version 2.2.1.</w:t>
      </w:r>
    </w:p>
    <w:p w14:paraId="610B965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Francois, R., Henry, L., &amp; Müller, K. (2017). </w:t>
      </w:r>
      <w:r w:rsidRPr="00A86789">
        <w:rPr>
          <w:i/>
          <w:iCs/>
          <w:noProof/>
        </w:rPr>
        <w:t>dplyr: A grammar of data manipulation. R package version 0.7.4.</w:t>
      </w:r>
    </w:p>
    <w:p w14:paraId="1492BDC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tte, S., Buschbaum, C., van Beusekom, J. E. E., &amp; Reise, K. (2010). Does climatic warming explain why an introduced barnacle finally takes over after a lag of more than 50 years? </w:t>
      </w:r>
      <w:r w:rsidRPr="00A86789">
        <w:rPr>
          <w:i/>
          <w:iCs/>
          <w:noProof/>
        </w:rPr>
        <w:t>Biological Invasions</w:t>
      </w:r>
      <w:r w:rsidRPr="00A86789">
        <w:rPr>
          <w:noProof/>
        </w:rPr>
        <w:t xml:space="preserve">, </w:t>
      </w:r>
      <w:r w:rsidRPr="00A86789">
        <w:rPr>
          <w:i/>
          <w:iCs/>
          <w:noProof/>
        </w:rPr>
        <w:t>12</w:t>
      </w:r>
      <w:r w:rsidRPr="00A86789">
        <w:rPr>
          <w:noProof/>
        </w:rPr>
        <w:t>(10), 3579–3589. doi: 10.1007/s10530-010-9752-5</w:t>
      </w:r>
    </w:p>
    <w:p w14:paraId="5C883E8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Zenni, R. D., &amp; Nuñez, M. A. (2013). The elephant in the room: The role of failed invasions in understanding invasion biology. </w:t>
      </w:r>
      <w:r w:rsidRPr="00A86789">
        <w:rPr>
          <w:i/>
          <w:iCs/>
          <w:noProof/>
        </w:rPr>
        <w:t>Oikos</w:t>
      </w:r>
      <w:r w:rsidRPr="00A86789">
        <w:rPr>
          <w:noProof/>
        </w:rPr>
        <w:t xml:space="preserve">, </w:t>
      </w:r>
      <w:r w:rsidRPr="00A86789">
        <w:rPr>
          <w:i/>
          <w:iCs/>
          <w:noProof/>
        </w:rPr>
        <w:t>122</w:t>
      </w:r>
      <w:r w:rsidRPr="00A86789">
        <w:rPr>
          <w:noProof/>
        </w:rPr>
        <w:t>(6), 801–815. doi: 10.1111/j.1600-0706.2012.00254.x</w:t>
      </w:r>
    </w:p>
    <w:p w14:paraId="651B2F9D" w14:textId="3F7EF307" w:rsidR="00B615AF" w:rsidRDefault="00B615AF" w:rsidP="00A86789">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r w:rsidRPr="00C02792">
        <w:t>doSNOW</w:t>
      </w:r>
      <w:proofErr w:type="spellEnd"/>
      <w:r w:rsidRPr="00C02792">
        <w:t xml:space="preserve">: Foreach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Lewin-Koh, N. 2017. </w:t>
      </w:r>
      <w:proofErr w:type="spellStart"/>
      <w:r w:rsidRPr="00C02792">
        <w:rPr>
          <w:color w:val="000000"/>
        </w:rPr>
        <w:t>maptools</w:t>
      </w:r>
      <w:proofErr w:type="spell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1">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r w:rsidRPr="00C02792">
        <w:rPr>
          <w:color w:val="000000"/>
        </w:rPr>
        <w:t>rgdal</w:t>
      </w:r>
      <w:proofErr w:type="spell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r w:rsidRPr="00C02792">
        <w:rPr>
          <w:color w:val="000000"/>
        </w:rPr>
        <w:t>rgeos</w:t>
      </w:r>
      <w:proofErr w:type="spellEnd"/>
      <w:r w:rsidRPr="00C02792">
        <w:rPr>
          <w:color w:val="000000"/>
        </w:rPr>
        <w:t xml:space="preserve">: Interface to Geometry Engine - Open Source ('GEOS'). R package version 0.3-26. </w:t>
      </w:r>
      <w:hyperlink r:id="rId12">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Garnier, S. 2016. </w:t>
      </w:r>
      <w:proofErr w:type="spellStart"/>
      <w:r w:rsidRPr="00C02792">
        <w:rPr>
          <w:color w:val="000000"/>
        </w:rPr>
        <w:t>viridis</w:t>
      </w:r>
      <w:proofErr w:type="spellEnd"/>
      <w:r w:rsidRPr="00C02792">
        <w:rPr>
          <w:color w:val="000000"/>
        </w:rPr>
        <w:t xml:space="preserve">: Default Color Maps from 'matplotlib'. R package version 0.3.4. </w:t>
      </w:r>
      <w:hyperlink r:id="rId13">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raster: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4">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E61BBB" w:rsidRDefault="00CD11F5">
      <w:pPr>
        <w:widowControl w:val="0"/>
        <w:pBdr>
          <w:top w:val="nil"/>
          <w:left w:val="nil"/>
          <w:bottom w:val="nil"/>
          <w:right w:val="nil"/>
          <w:between w:val="nil"/>
        </w:pBdr>
        <w:spacing w:line="240" w:lineRule="auto"/>
        <w:rPr>
          <w:color w:val="000000"/>
          <w:lang w:val="en-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r w:rsidRPr="00C02792">
        <w:rPr>
          <w:color w:val="000000"/>
        </w:rPr>
        <w:t xml:space="preserve">and Müller, K. 2017. </w:t>
      </w:r>
      <w:proofErr w:type="spellStart"/>
      <w:r w:rsidRPr="00C02792">
        <w:rPr>
          <w:color w:val="000000"/>
        </w:rPr>
        <w:t>dplyr</w:t>
      </w:r>
      <w:proofErr w:type="spellEnd"/>
      <w:r w:rsidRPr="00C02792">
        <w:rPr>
          <w:color w:val="000000"/>
        </w:rPr>
        <w:t xml:space="preserve">: A Grammar of Data Manipulation. </w:t>
      </w:r>
      <w:r w:rsidRPr="00E61BBB">
        <w:rPr>
          <w:color w:val="000000"/>
          <w:lang w:val="en-CA"/>
        </w:rPr>
        <w:t xml:space="preserve">R package version 0.7.4. </w:t>
      </w:r>
      <w:hyperlink r:id="rId15">
        <w:r w:rsidRPr="00E61BBB">
          <w:rPr>
            <w:color w:val="0563C1"/>
            <w:u w:val="single"/>
            <w:lang w:val="en-CA"/>
          </w:rPr>
          <w:t>https://CRAN.R-project.org/package=dplyr</w:t>
        </w:r>
      </w:hyperlink>
    </w:p>
    <w:p w14:paraId="0000005B" w14:textId="77777777" w:rsidR="00A32E6C" w:rsidRPr="00E61BBB" w:rsidRDefault="00A32E6C">
      <w:pPr>
        <w:widowControl w:val="0"/>
        <w:pBdr>
          <w:top w:val="nil"/>
          <w:left w:val="nil"/>
          <w:bottom w:val="nil"/>
          <w:right w:val="nil"/>
          <w:between w:val="nil"/>
        </w:pBdr>
        <w:spacing w:line="240" w:lineRule="auto"/>
        <w:rPr>
          <w:color w:val="000000"/>
          <w:lang w:val="en-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r w:rsidRPr="00E61BBB">
        <w:rPr>
          <w:color w:val="000000"/>
          <w:lang w:val="en-CA"/>
        </w:rPr>
        <w:t xml:space="preserve">Wickham, </w:t>
      </w:r>
      <w:proofErr w:type="gramStart"/>
      <w:r w:rsidRPr="00E61BBB">
        <w:rPr>
          <w:color w:val="000000"/>
          <w:lang w:val="en-CA"/>
        </w:rPr>
        <w:t>H..</w:t>
      </w:r>
      <w:proofErr w:type="gramEnd"/>
      <w:r w:rsidRPr="00E61BBB">
        <w:rPr>
          <w:color w:val="000000"/>
          <w:lang w:val="en-CA"/>
        </w:rPr>
        <w:t xml:space="preserve"> </w:t>
      </w:r>
      <w:r w:rsidRPr="00C02792">
        <w:rPr>
          <w:color w:val="000000"/>
        </w:rPr>
        <w:t>ggplot2: Elegant Graphics for Data Analysis. Springer-Verlag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16">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17">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sika Reimer" w:date="2019-03-12T01:22:00Z" w:initials="">
    <w:p w14:paraId="00000067"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imitations'?</w:t>
      </w:r>
    </w:p>
  </w:comment>
  <w:comment w:id="4" w:author="Amanda Droghini" w:date="2019-03-11T10:50:00Z" w:initials="">
    <w:p w14:paraId="00000065"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34 out of 42 NIS</w:t>
      </w:r>
    </w:p>
  </w:comment>
  <w:comment w:id="5" w:author="Amanda Droghini" w:date="2019-03-24T14:50:00Z" w:initials="AD">
    <w:p w14:paraId="7081FAD1" w14:textId="1B813174" w:rsidR="00FA771A" w:rsidRDefault="00FA771A">
      <w:pPr>
        <w:pStyle w:val="CommentText"/>
      </w:pPr>
      <w:r>
        <w:rPr>
          <w:rStyle w:val="CommentReference"/>
        </w:rPr>
        <w:annotationRef/>
      </w:r>
      <w:r>
        <w:t xml:space="preserve">AD check that </w:t>
      </w:r>
      <w:proofErr w:type="spellStart"/>
      <w:r>
        <w:t>Verling</w:t>
      </w:r>
      <w:proofErr w:type="spellEnd"/>
      <w:r>
        <w:t xml:space="preserve"> is in bibliography</w:t>
      </w:r>
    </w:p>
  </w:comment>
  <w:comment w:id="6" w:author="Amanda Droghini" w:date="2019-03-24T22:01:00Z" w:initials="AD">
    <w:p w14:paraId="7D4AFCE8" w14:textId="071A17E8" w:rsidR="002F6B4D" w:rsidRDefault="002F6B4D">
      <w:pPr>
        <w:pStyle w:val="CommentText"/>
      </w:pPr>
      <w:r>
        <w:rPr>
          <w:rStyle w:val="CommentReference"/>
        </w:rPr>
        <w:annotationRef/>
      </w:r>
      <w:r>
        <w:t>AD check</w:t>
      </w:r>
    </w:p>
  </w:comment>
  <w:comment w:id="9" w:author="Amanda Droghini" w:date="2019-03-24T15:52:00Z" w:initials="AD">
    <w:p w14:paraId="0E69BFEF" w14:textId="77777777" w:rsidR="00FA771A" w:rsidRDefault="00FA771A" w:rsidP="005D0E95">
      <w:pPr>
        <w:pStyle w:val="CommentText"/>
      </w:pPr>
      <w:r>
        <w:rPr>
          <w:rStyle w:val="CommentReference"/>
        </w:rPr>
        <w:annotationRef/>
      </w:r>
      <w:r>
        <w:t>AD check this</w:t>
      </w:r>
    </w:p>
  </w:comment>
  <w:comment w:id="10" w:author="Amanda Droghini" w:date="2019-03-24T16:17:00Z" w:initials="AD">
    <w:p w14:paraId="51575C0C" w14:textId="649994C7" w:rsidR="00FA771A" w:rsidRDefault="00FA771A">
      <w:pPr>
        <w:pStyle w:val="CommentText"/>
      </w:pPr>
      <w:r>
        <w:rPr>
          <w:rStyle w:val="CommentReference"/>
        </w:rPr>
        <w:annotationRef/>
      </w:r>
      <w:r>
        <w:t>AD Fix citation</w:t>
      </w:r>
    </w:p>
  </w:comment>
  <w:comment w:id="11" w:author="Amanda Droghini" w:date="2019-03-24T20:10:00Z" w:initials="AD">
    <w:p w14:paraId="6A4B8B19" w14:textId="60BB54A8" w:rsidR="00FA771A" w:rsidRDefault="00FA771A">
      <w:pPr>
        <w:pStyle w:val="CommentText"/>
      </w:pPr>
      <w:r>
        <w:rPr>
          <w:rStyle w:val="CommentReference"/>
        </w:rPr>
        <w:annotationRef/>
      </w:r>
      <w:r>
        <w:t>How many is that</w:t>
      </w:r>
    </w:p>
  </w:comment>
  <w:comment w:id="12" w:author="Amanda Droghini" w:date="2019-03-24T17:06:00Z" w:initials="AD">
    <w:p w14:paraId="5B329FA3" w14:textId="77777777" w:rsidR="00FA771A" w:rsidRDefault="00FA771A" w:rsidP="00224979">
      <w:pPr>
        <w:pStyle w:val="CommentText"/>
      </w:pPr>
      <w:r>
        <w:rPr>
          <w:rStyle w:val="CommentReference"/>
        </w:rPr>
        <w:annotationRef/>
      </w:r>
      <w:r>
        <w:t>AD check</w:t>
      </w:r>
    </w:p>
  </w:comment>
  <w:comment w:id="15" w:author="Amanda Droghini" w:date="2019-03-24T17:43:00Z" w:initials="AD">
    <w:p w14:paraId="000A91B1" w14:textId="05AAB079" w:rsidR="00FA771A" w:rsidRDefault="00FA771A">
      <w:pPr>
        <w:pStyle w:val="CommentText"/>
      </w:pPr>
      <w:r>
        <w:rPr>
          <w:rStyle w:val="CommentReference"/>
        </w:rPr>
        <w:annotationRef/>
      </w:r>
      <w:r>
        <w:t>AD check refs. look alright in bib</w:t>
      </w:r>
    </w:p>
  </w:comment>
  <w:comment w:id="17" w:author="Amanda Droghini" w:date="2019-03-24T20:21:00Z" w:initials="AD">
    <w:p w14:paraId="194E2E53" w14:textId="4C697C72" w:rsidR="00FA771A" w:rsidRDefault="00FA771A">
      <w:pPr>
        <w:pStyle w:val="CommentText"/>
      </w:pPr>
      <w:r>
        <w:rPr>
          <w:rStyle w:val="CommentReference"/>
        </w:rPr>
        <w:annotationRef/>
      </w:r>
      <w:r>
        <w:t>AD switched from 29 to 28 – excluded Atlantic salmon and American shad? Do you want to give summary data for reproduction?</w:t>
      </w:r>
    </w:p>
  </w:comment>
  <w:comment w:id="20" w:author="Amanda Droghini" w:date="2019-03-24T17:54:00Z" w:initials="AD">
    <w:p w14:paraId="235FBBCF" w14:textId="1852C83F" w:rsidR="00FA771A" w:rsidRDefault="00FA771A">
      <w:pPr>
        <w:pStyle w:val="CommentText"/>
      </w:pPr>
      <w:r>
        <w:rPr>
          <w:rStyle w:val="CommentReference"/>
        </w:rPr>
        <w:annotationRef/>
      </w:r>
      <w:r>
        <w:t>AD need to create</w:t>
      </w:r>
    </w:p>
  </w:comment>
  <w:comment w:id="21" w:author="Amanda Droghini" w:date="2019-03-24T18:00:00Z" w:initials="AD">
    <w:p w14:paraId="064F741D" w14:textId="647F87A4" w:rsidR="00FA771A" w:rsidRDefault="00FA771A">
      <w:pPr>
        <w:pStyle w:val="CommentText"/>
      </w:pPr>
      <w:r>
        <w:rPr>
          <w:rStyle w:val="CommentReference"/>
        </w:rPr>
        <w:annotationRef/>
      </w:r>
      <w:r>
        <w:t>AD need to include + captions</w:t>
      </w:r>
    </w:p>
  </w:comment>
  <w:comment w:id="27" w:author="Amanda Droghini" w:date="2019-03-24T18:01:00Z" w:initials="AD">
    <w:p w14:paraId="2794A432" w14:textId="4DCA1301" w:rsidR="00FA771A" w:rsidRDefault="00FA771A">
      <w:pPr>
        <w:pStyle w:val="CommentText"/>
      </w:pPr>
      <w:r>
        <w:rPr>
          <w:rStyle w:val="CommentReference"/>
        </w:rPr>
        <w:annotationRef/>
      </w:r>
      <w:r>
        <w:t>AD need to create + should this be Figure 4? Or four-panel Figure 3?</w:t>
      </w:r>
    </w:p>
  </w:comment>
  <w:comment w:id="28" w:author="Amanda Droghini" w:date="2019-03-11T10:01:00Z" w:initials="">
    <w:p w14:paraId="00000083"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double-check this, the max. number seems low given that only 5 taxa have absolutely no suitable conditions</w:t>
      </w:r>
    </w:p>
  </w:comment>
  <w:comment w:id="29" w:author="Amanda Droghini" w:date="2019-03-24T18:02:00Z" w:initials="AD">
    <w:p w14:paraId="5C47DEA9" w14:textId="5E00A6AB" w:rsidR="00FA771A" w:rsidRDefault="00FA771A">
      <w:pPr>
        <w:pStyle w:val="CommentText"/>
      </w:pPr>
      <w:r>
        <w:rPr>
          <w:rStyle w:val="CommentReference"/>
        </w:rPr>
        <w:annotationRef/>
      </w:r>
      <w:r>
        <w:t>AD addresses</w:t>
      </w:r>
    </w:p>
  </w:comment>
  <w:comment w:id="30" w:author="Amanda Droghini" w:date="2019-03-24T18:04:00Z" w:initials="AD">
    <w:p w14:paraId="4511A4C5" w14:textId="707EBB2B" w:rsidR="00FA771A" w:rsidRDefault="00FA771A">
      <w:pPr>
        <w:pStyle w:val="CommentText"/>
      </w:pPr>
      <w:r>
        <w:rPr>
          <w:rStyle w:val="CommentReference"/>
        </w:rPr>
        <w:annotationRef/>
      </w:r>
      <w:r>
        <w:t>AD check</w:t>
      </w:r>
    </w:p>
  </w:comment>
  <w:comment w:id="31" w:author="Amanda Droghini" w:date="2019-03-24T18:04:00Z" w:initials="AD">
    <w:p w14:paraId="48DF4BC5" w14:textId="7B753DB5" w:rsidR="00FA771A" w:rsidRDefault="00FA771A">
      <w:pPr>
        <w:pStyle w:val="CommentText"/>
      </w:pPr>
      <w:r>
        <w:rPr>
          <w:rStyle w:val="CommentReference"/>
        </w:rPr>
        <w:annotationRef/>
      </w:r>
      <w:r>
        <w:t>AD check</w:t>
      </w:r>
    </w:p>
  </w:comment>
  <w:comment w:id="32" w:author="Amanda Droghini" w:date="2019-03-24T18:04:00Z" w:initials="AD">
    <w:p w14:paraId="5BCD309A" w14:textId="76A2A164" w:rsidR="00FA771A" w:rsidRDefault="00FA771A">
      <w:pPr>
        <w:pStyle w:val="CommentText"/>
      </w:pPr>
      <w:r>
        <w:rPr>
          <w:rStyle w:val="CommentReference"/>
        </w:rPr>
        <w:annotationRef/>
      </w:r>
      <w:r>
        <w:t>AD check</w:t>
      </w:r>
    </w:p>
  </w:comment>
  <w:comment w:id="33" w:author="Amanda Droghini" w:date="2019-03-11T10:02:00Z" w:initials="">
    <w:p w14:paraId="00000084"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Note that this number changes depending on the model we look at. Across the 3 models, max number of NIS predicted is: 33, 34, and 35.</w:t>
      </w:r>
    </w:p>
  </w:comment>
  <w:comment w:id="34" w:author="Amanda Droghini" w:date="2019-03-11T10:03:00Z" w:initials="">
    <w:p w14:paraId="00000082"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Need to check this number – same as comment in results above. You originally wrote 20… maybe that’s the # with at least 1 week?</w:t>
      </w:r>
    </w:p>
  </w:comment>
  <w:comment w:id="36" w:author="Amanda Droghini" w:date="2019-03-24T18:06:00Z" w:initials="AD">
    <w:p w14:paraId="6FE6B062" w14:textId="30969522" w:rsidR="00FA771A" w:rsidRDefault="00FA771A">
      <w:pPr>
        <w:pStyle w:val="CommentText"/>
      </w:pPr>
      <w:r>
        <w:rPr>
          <w:rStyle w:val="CommentReference"/>
        </w:rPr>
        <w:annotationRef/>
      </w:r>
      <w:r>
        <w:t>AD check</w:t>
      </w:r>
    </w:p>
  </w:comment>
  <w:comment w:id="37" w:author="Amanda Droghini" w:date="2019-03-24T18:34:00Z" w:initials="AD">
    <w:p w14:paraId="3B7F364E" w14:textId="62E79106" w:rsidR="00FA771A" w:rsidRDefault="00FA771A">
      <w:pPr>
        <w:pStyle w:val="CommentText"/>
      </w:pPr>
      <w:r>
        <w:rPr>
          <w:rStyle w:val="CommentReference"/>
        </w:rPr>
        <w:annotationRef/>
      </w:r>
      <w:r>
        <w:t>AD check</w:t>
      </w:r>
    </w:p>
  </w:comment>
  <w:comment w:id="38" w:author="Amanda Droghini" w:date="2019-03-24T18:34:00Z" w:initials="AD">
    <w:p w14:paraId="02FD5953" w14:textId="77777777" w:rsidR="00FA771A" w:rsidRDefault="00FA771A" w:rsidP="00B615AF">
      <w:pPr>
        <w:pStyle w:val="CommentText"/>
      </w:pPr>
      <w:r>
        <w:rPr>
          <w:rStyle w:val="CommentReference"/>
        </w:rPr>
        <w:annotationRef/>
      </w:r>
      <w:r>
        <w:t>AD check</w:t>
      </w:r>
    </w:p>
  </w:comment>
  <w:comment w:id="39" w:author="Jordan Watson - NOAA Federal" w:date="2019-03-12T05:16:00Z" w:initials="">
    <w:p w14:paraId="0000007A"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epending on which journal you are going for, I think you might need a stronger take home point here about range expansion of NIS globally to higher latitudes - Atlantic, Pacific, Antarctic, etc.</w:t>
      </w:r>
    </w:p>
  </w:comment>
  <w:comment w:id="40" w:author="Amanda Droghini" w:date="2019-03-24T22:08:00Z" w:initials="AD">
    <w:p w14:paraId="6718F7FC" w14:textId="47060FF1" w:rsidR="00A86789" w:rsidRDefault="00A86789">
      <w:pPr>
        <w:pStyle w:val="CommentText"/>
      </w:pPr>
      <w:r>
        <w:rPr>
          <w:rStyle w:val="CommentReference"/>
        </w:rPr>
        <w:annotationRef/>
      </w:r>
      <w:r>
        <w:t>Need to fix some of these – R package, the NOAA reports (maybe other? Snow crab ital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067" w15:done="0"/>
  <w15:commentEx w15:paraId="00000065" w15:done="0"/>
  <w15:commentEx w15:paraId="7081FAD1" w15:done="0"/>
  <w15:commentEx w15:paraId="7D4AFCE8" w15:done="0"/>
  <w15:commentEx w15:paraId="0E69BFEF" w15:done="0"/>
  <w15:commentEx w15:paraId="51575C0C" w15:done="0"/>
  <w15:commentEx w15:paraId="6A4B8B19" w15:done="0"/>
  <w15:commentEx w15:paraId="5B329FA3" w15:done="0"/>
  <w15:commentEx w15:paraId="000A91B1" w15:done="0"/>
  <w15:commentEx w15:paraId="194E2E53" w15:done="0"/>
  <w15:commentEx w15:paraId="235FBBCF" w15:done="0"/>
  <w15:commentEx w15:paraId="064F741D" w15:done="0"/>
  <w15:commentEx w15:paraId="2794A432" w15:done="0"/>
  <w15:commentEx w15:paraId="00000083" w15:done="0"/>
  <w15:commentEx w15:paraId="5C47DEA9" w15:done="0"/>
  <w15:commentEx w15:paraId="4511A4C5" w15:done="0"/>
  <w15:commentEx w15:paraId="48DF4BC5" w15:done="0"/>
  <w15:commentEx w15:paraId="5BCD309A" w15:done="0"/>
  <w15:commentEx w15:paraId="00000084" w15:done="0"/>
  <w15:commentEx w15:paraId="00000082" w15:done="0"/>
  <w15:commentEx w15:paraId="6FE6B062" w15:done="0"/>
  <w15:commentEx w15:paraId="3B7F364E" w15:done="0"/>
  <w15:commentEx w15:paraId="02FD5953" w15:done="0"/>
  <w15:commentEx w15:paraId="0000007A" w15:done="0"/>
  <w15:commentEx w15:paraId="6718F7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7D4AFCE8" w16cid:durableId="20427CBB"/>
  <w16cid:commentId w16cid:paraId="0E69BFEF" w16cid:durableId="20422627"/>
  <w16cid:commentId w16cid:paraId="51575C0C" w16cid:durableId="20422C22"/>
  <w16cid:commentId w16cid:paraId="6A4B8B19" w16cid:durableId="204262D2"/>
  <w16cid:commentId w16cid:paraId="5B329FA3" w16cid:durableId="2042377B"/>
  <w16cid:commentId w16cid:paraId="000A91B1" w16cid:durableId="2042404A"/>
  <w16cid:commentId w16cid:paraId="194E2E53" w16cid:durableId="2042653A"/>
  <w16cid:commentId w16cid:paraId="235FBBCF" w16cid:durableId="204242DB"/>
  <w16cid:commentId w16cid:paraId="064F741D" w16cid:durableId="2042442C"/>
  <w16cid:commentId w16cid:paraId="2794A432" w16cid:durableId="20424491"/>
  <w16cid:commentId w16cid:paraId="00000083" w16cid:durableId="2041E1EA"/>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6FE6B062" w16cid:durableId="204245BF"/>
  <w16cid:commentId w16cid:paraId="3B7F364E" w16cid:durableId="20424C1F"/>
  <w16cid:commentId w16cid:paraId="02FD5953" w16cid:durableId="20424C95"/>
  <w16cid:commentId w16cid:paraId="0000007A" w16cid:durableId="2041E1FE"/>
  <w16cid:commentId w16cid:paraId="6718F7FC" w16cid:durableId="20427E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A32E6C"/>
    <w:rsid w:val="00033A8B"/>
    <w:rsid w:val="000856FF"/>
    <w:rsid w:val="000A1D7F"/>
    <w:rsid w:val="000C443E"/>
    <w:rsid w:val="000F3490"/>
    <w:rsid w:val="000F7D47"/>
    <w:rsid w:val="00127C43"/>
    <w:rsid w:val="00190E44"/>
    <w:rsid w:val="00224979"/>
    <w:rsid w:val="00295FC0"/>
    <w:rsid w:val="002F6B4D"/>
    <w:rsid w:val="00351F6E"/>
    <w:rsid w:val="00375D65"/>
    <w:rsid w:val="00382A81"/>
    <w:rsid w:val="003C06FA"/>
    <w:rsid w:val="00445BA7"/>
    <w:rsid w:val="00463186"/>
    <w:rsid w:val="004B009F"/>
    <w:rsid w:val="004F3543"/>
    <w:rsid w:val="005205C3"/>
    <w:rsid w:val="00581C21"/>
    <w:rsid w:val="005C2226"/>
    <w:rsid w:val="005D0E95"/>
    <w:rsid w:val="0064684C"/>
    <w:rsid w:val="00656A82"/>
    <w:rsid w:val="00680C30"/>
    <w:rsid w:val="007F5729"/>
    <w:rsid w:val="0080030E"/>
    <w:rsid w:val="00826C20"/>
    <w:rsid w:val="00880F6E"/>
    <w:rsid w:val="008E7383"/>
    <w:rsid w:val="00972BB1"/>
    <w:rsid w:val="009B5F75"/>
    <w:rsid w:val="00A20CC0"/>
    <w:rsid w:val="00A32E6C"/>
    <w:rsid w:val="00A86789"/>
    <w:rsid w:val="00AA036A"/>
    <w:rsid w:val="00AD59BC"/>
    <w:rsid w:val="00B44521"/>
    <w:rsid w:val="00B615AF"/>
    <w:rsid w:val="00B851A3"/>
    <w:rsid w:val="00BE66E8"/>
    <w:rsid w:val="00BF53D0"/>
    <w:rsid w:val="00C02792"/>
    <w:rsid w:val="00CD11F5"/>
    <w:rsid w:val="00D056AD"/>
    <w:rsid w:val="00D12162"/>
    <w:rsid w:val="00DE4FE4"/>
    <w:rsid w:val="00E0011E"/>
    <w:rsid w:val="00E61BBB"/>
    <w:rsid w:val="00E711A0"/>
    <w:rsid w:val="00E96399"/>
    <w:rsid w:val="00ED7432"/>
    <w:rsid w:val="00F479A2"/>
    <w:rsid w:val="00F84F66"/>
    <w:rsid w:val="00FA771A"/>
    <w:rsid w:val="00FD17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cran.r-project.org/package=viridis" TargetMode="External"/><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package=rgeos" TargetMode="External"/><Relationship Id="rId17" Type="http://schemas.openxmlformats.org/officeDocument/2006/relationships/hyperlink" Target="https://cran.r-project.org/package=ncdf4" TargetMode="External"/><Relationship Id="rId2" Type="http://schemas.openxmlformats.org/officeDocument/2006/relationships/numbering" Target="numbering.xml"/><Relationship Id="rId16" Type="http://schemas.openxmlformats.org/officeDocument/2006/relationships/hyperlink" Target="http://www.jstatsoft.org/v40/i01/"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maptools" TargetMode="External"/><Relationship Id="rId5" Type="http://schemas.openxmlformats.org/officeDocument/2006/relationships/webSettings" Target="webSettings.xml"/><Relationship Id="rId15" Type="http://schemas.openxmlformats.org/officeDocument/2006/relationships/hyperlink" Target="https://cran.r-project.org/package=dplyr" TargetMode="External"/><Relationship Id="rId10" Type="http://schemas.openxmlformats.org/officeDocument/2006/relationships/hyperlink" Target="https://neo.sci.gsfc.nasa.gov/"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preimer@alaska.edu" TargetMode="External"/><Relationship Id="rId14" Type="http://schemas.openxmlformats.org/officeDocument/2006/relationships/hyperlink" Target="https://cran.r-project.org/package=r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8783E-C06B-CD4A-AB40-BDB535B54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36</Pages>
  <Words>44399</Words>
  <Characters>253075</Characters>
  <Application>Microsoft Office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25</cp:revision>
  <dcterms:created xsi:type="dcterms:W3CDTF">2019-03-24T22:15:00Z</dcterms:created>
  <dcterms:modified xsi:type="dcterms:W3CDTF">2019-03-2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02720561/apa</vt:lpwstr>
  </property>
  <property fmtid="{D5CDD505-2E9C-101B-9397-08002B2CF9AE}" pid="7" name="Mendeley Recent Style Name 2_1">
    <vt:lpwstr>American Psychological Association 6th edition - Amanda Droghini</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csl.mendeley.com/styles/102720561/polarbiol</vt:lpwstr>
  </property>
  <property fmtid="{D5CDD505-2E9C-101B-9397-08002B2CF9AE}" pid="17" name="Mendeley Recent Style Name 7_1">
    <vt:lpwstr>Pol. Biol. - Amanda Droghini</vt:lpwstr>
  </property>
  <property fmtid="{D5CDD505-2E9C-101B-9397-08002B2CF9AE}" pid="18" name="Mendeley Recent Style Id 8_1">
    <vt:lpwstr>http://csl.mendeley.com/styles/102720561/polarbiol</vt:lpwstr>
  </property>
  <property fmtid="{D5CDD505-2E9C-101B-9397-08002B2CF9AE}" pid="19" name="Mendeley Recent Style Name 8_1">
    <vt:lpwstr>Pol. Biol. - Amanda Droghini</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csl.mendeley.com/styles/102720561/apa</vt:lpwstr>
  </property>
</Properties>
</file>